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F396E7" w14:textId="5964656A" w:rsidR="00890411" w:rsidRDefault="00890411" w:rsidP="00890411">
      <w:pPr>
        <w:spacing w:line="480" w:lineRule="auto"/>
        <w:jc w:val="both"/>
        <w:rPr>
          <w:rFonts w:eastAsiaTheme="majorEastAsia" w:cs="Times New Roman"/>
          <w:color w:val="2F5496" w:themeColor="accent1" w:themeShade="BF"/>
          <w:sz w:val="32"/>
          <w:szCs w:val="32"/>
        </w:rPr>
      </w:pPr>
      <w:r w:rsidRPr="005D5E01">
        <w:rPr>
          <w:rFonts w:eastAsiaTheme="majorEastAsia" w:cs="Times New Roman"/>
          <w:color w:val="2F5496" w:themeColor="accent1" w:themeShade="BF"/>
          <w:sz w:val="32"/>
          <w:szCs w:val="32"/>
        </w:rPr>
        <w:t>Demographic and labor force impacts of future immigration flows into Europe: Does immigrants’ region of origin matter?</w:t>
      </w:r>
    </w:p>
    <w:p w14:paraId="4E429D7E" w14:textId="77777777" w:rsidR="00890411" w:rsidRPr="00890411" w:rsidRDefault="00890411" w:rsidP="00890411">
      <w:pPr>
        <w:rPr>
          <w:sz w:val="28"/>
          <w:szCs w:val="28"/>
          <w:u w:val="single"/>
        </w:rPr>
      </w:pPr>
      <w:r w:rsidRPr="00890411">
        <w:rPr>
          <w:sz w:val="28"/>
          <w:szCs w:val="28"/>
          <w:u w:val="single"/>
        </w:rPr>
        <w:t xml:space="preserve">Supplementary Information </w:t>
      </w:r>
    </w:p>
    <w:p w14:paraId="70DF92F8" w14:textId="77777777" w:rsidR="00890411" w:rsidRDefault="00890411" w:rsidP="00890411">
      <w:pPr>
        <w:rPr>
          <w:b/>
          <w:bCs/>
        </w:rPr>
      </w:pPr>
    </w:p>
    <w:p w14:paraId="5DF0E1E6" w14:textId="6CA0D385" w:rsidR="00890411" w:rsidRPr="00E46B6C" w:rsidRDefault="00890411" w:rsidP="00890411">
      <w:pPr>
        <w:rPr>
          <w:b/>
          <w:bCs/>
        </w:rPr>
      </w:pPr>
      <w:r w:rsidRPr="00E46B6C">
        <w:rPr>
          <w:b/>
          <w:bCs/>
        </w:rPr>
        <w:t>Authors:</w:t>
      </w:r>
    </w:p>
    <w:p w14:paraId="7D17276B" w14:textId="77777777" w:rsidR="00890411" w:rsidRPr="00754DB2" w:rsidRDefault="00890411" w:rsidP="00890411">
      <w:r w:rsidRPr="00754DB2">
        <w:t xml:space="preserve"> </w:t>
      </w:r>
    </w:p>
    <w:p w14:paraId="7C501F2A" w14:textId="77777777" w:rsidR="00890411" w:rsidRPr="00756240" w:rsidRDefault="00890411" w:rsidP="00890411">
      <w:pPr>
        <w:rPr>
          <w:b/>
          <w:bCs/>
          <w:vertAlign w:val="superscript"/>
        </w:rPr>
      </w:pPr>
      <w:r w:rsidRPr="00756240">
        <w:rPr>
          <w:b/>
          <w:bCs/>
        </w:rPr>
        <w:t>Guillaume Marois*</w:t>
      </w:r>
    </w:p>
    <w:p w14:paraId="28C892A8" w14:textId="77777777" w:rsidR="00890411" w:rsidRDefault="00890411" w:rsidP="00890411">
      <w:pPr>
        <w:rPr>
          <w:rFonts w:cstheme="minorHAnsi"/>
          <w:lang w:val="en-GB"/>
        </w:rPr>
      </w:pPr>
      <w:r w:rsidRPr="00756240">
        <w:rPr>
          <w:rFonts w:cstheme="minorHAnsi"/>
          <w:lang w:val="en-GB"/>
        </w:rPr>
        <w:t>International Institute for Applied Systems Analysis, Wittgenstein Centre for Demography and Global</w:t>
      </w:r>
      <w:r>
        <w:rPr>
          <w:rFonts w:cstheme="minorHAnsi"/>
          <w:lang w:val="en-GB"/>
        </w:rPr>
        <w:t xml:space="preserve"> </w:t>
      </w:r>
      <w:r w:rsidRPr="00756240">
        <w:rPr>
          <w:rFonts w:cstheme="minorHAnsi"/>
          <w:lang w:val="en-GB"/>
        </w:rPr>
        <w:t xml:space="preserve">Human Capital (IIASA, </w:t>
      </w:r>
      <w:proofErr w:type="spellStart"/>
      <w:r w:rsidRPr="00756240">
        <w:rPr>
          <w:rFonts w:cstheme="minorHAnsi"/>
          <w:lang w:val="en-GB"/>
        </w:rPr>
        <w:t>OeAW</w:t>
      </w:r>
      <w:proofErr w:type="spellEnd"/>
      <w:r w:rsidRPr="00756240">
        <w:rPr>
          <w:rFonts w:cstheme="minorHAnsi"/>
          <w:lang w:val="en-GB"/>
        </w:rPr>
        <w:t>, University of Vienna), Vienna, Austria</w:t>
      </w:r>
    </w:p>
    <w:p w14:paraId="31AF0F5F" w14:textId="77777777" w:rsidR="00890411" w:rsidRDefault="00890411" w:rsidP="00890411">
      <w:pPr>
        <w:rPr>
          <w:lang w:val="en-CA"/>
        </w:rPr>
      </w:pPr>
      <w:r w:rsidRPr="00756240">
        <w:rPr>
          <w:lang w:val="en-CA"/>
        </w:rPr>
        <w:t>Asian Demographic Research Institute, Shanghai University, China</w:t>
      </w:r>
    </w:p>
    <w:p w14:paraId="23ED8F46" w14:textId="77777777" w:rsidR="00890411" w:rsidRPr="00890411" w:rsidRDefault="00890411" w:rsidP="00890411">
      <w:pPr>
        <w:rPr>
          <w:rFonts w:cstheme="minorHAnsi"/>
          <w:lang w:val="fr-CA"/>
        </w:rPr>
      </w:pPr>
      <w:proofErr w:type="gramStart"/>
      <w:r w:rsidRPr="00890411">
        <w:rPr>
          <w:lang w:val="fr-CA"/>
        </w:rPr>
        <w:t>Email</w:t>
      </w:r>
      <w:proofErr w:type="gramEnd"/>
      <w:r w:rsidRPr="00890411">
        <w:rPr>
          <w:lang w:val="fr-CA"/>
        </w:rPr>
        <w:t xml:space="preserve">: </w:t>
      </w:r>
      <w:hyperlink r:id="rId7" w:history="1">
        <w:r w:rsidRPr="00890411">
          <w:rPr>
            <w:rStyle w:val="Hyperlink"/>
            <w:lang w:val="fr-CA"/>
          </w:rPr>
          <w:t>marois@iiasa.ac.at</w:t>
        </w:r>
      </w:hyperlink>
      <w:r w:rsidRPr="00890411">
        <w:rPr>
          <w:lang w:val="fr-CA"/>
        </w:rPr>
        <w:t xml:space="preserve"> </w:t>
      </w:r>
    </w:p>
    <w:p w14:paraId="6B9E2926" w14:textId="77777777" w:rsidR="00890411" w:rsidRPr="00890411" w:rsidRDefault="00890411" w:rsidP="00890411">
      <w:pPr>
        <w:rPr>
          <w:lang w:val="fr-CA"/>
        </w:rPr>
      </w:pPr>
      <w:r w:rsidRPr="00890411">
        <w:rPr>
          <w:lang w:val="fr-CA"/>
        </w:rPr>
        <w:t>https://orcid.org/0000-0002-2701-6286</w:t>
      </w:r>
    </w:p>
    <w:p w14:paraId="2D9D83E7" w14:textId="77777777" w:rsidR="00890411" w:rsidRPr="00890411" w:rsidRDefault="00890411" w:rsidP="00890411">
      <w:pPr>
        <w:rPr>
          <w:vertAlign w:val="superscript"/>
          <w:lang w:val="fr-CA"/>
        </w:rPr>
      </w:pPr>
    </w:p>
    <w:p w14:paraId="0ED9FA61" w14:textId="77777777" w:rsidR="00890411" w:rsidRPr="00890411" w:rsidRDefault="00890411" w:rsidP="00890411">
      <w:pPr>
        <w:rPr>
          <w:b/>
          <w:bCs/>
          <w:lang w:val="fr-CA"/>
        </w:rPr>
      </w:pPr>
      <w:r w:rsidRPr="00890411">
        <w:rPr>
          <w:b/>
          <w:bCs/>
          <w:lang w:val="fr-CA"/>
        </w:rPr>
        <w:t>Michaela Potancokova</w:t>
      </w:r>
    </w:p>
    <w:p w14:paraId="5B671D53" w14:textId="77777777" w:rsidR="00890411" w:rsidRDefault="00890411" w:rsidP="00890411">
      <w:pPr>
        <w:rPr>
          <w:rFonts w:cstheme="minorHAnsi"/>
          <w:lang w:val="en-GB"/>
        </w:rPr>
      </w:pPr>
      <w:r w:rsidRPr="00756240">
        <w:rPr>
          <w:rFonts w:cstheme="minorHAnsi"/>
          <w:lang w:val="en-GB"/>
        </w:rPr>
        <w:t xml:space="preserve">International Institute for Applied Systems Analysis, Wittgenstein Centre for Demography and Global Human Capital (IIASA, </w:t>
      </w:r>
      <w:proofErr w:type="spellStart"/>
      <w:r w:rsidRPr="00756240">
        <w:rPr>
          <w:rFonts w:cstheme="minorHAnsi"/>
          <w:lang w:val="en-GB"/>
        </w:rPr>
        <w:t>OeAW</w:t>
      </w:r>
      <w:proofErr w:type="spellEnd"/>
      <w:r w:rsidRPr="00756240">
        <w:rPr>
          <w:rFonts w:cstheme="minorHAnsi"/>
          <w:lang w:val="en-GB"/>
        </w:rPr>
        <w:t>, University of Vienna), Vienna, Austria</w:t>
      </w:r>
    </w:p>
    <w:p w14:paraId="1DDCDAF0" w14:textId="77777777" w:rsidR="00890411" w:rsidRDefault="00890411" w:rsidP="00890411">
      <w:pPr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Email: </w:t>
      </w:r>
      <w:hyperlink r:id="rId8" w:history="1">
        <w:r w:rsidRPr="00777A40">
          <w:rPr>
            <w:rStyle w:val="Hyperlink"/>
            <w:rFonts w:cstheme="minorHAnsi"/>
            <w:lang w:val="en-GB"/>
          </w:rPr>
          <w:t>potancok@iiasa.ac.at</w:t>
        </w:r>
      </w:hyperlink>
      <w:r>
        <w:rPr>
          <w:rFonts w:cstheme="minorHAnsi"/>
          <w:lang w:val="en-GB"/>
        </w:rPr>
        <w:t xml:space="preserve"> </w:t>
      </w:r>
    </w:p>
    <w:p w14:paraId="3CC7DE3D" w14:textId="77777777" w:rsidR="00890411" w:rsidRPr="00756240" w:rsidRDefault="00890411" w:rsidP="00890411">
      <w:pPr>
        <w:rPr>
          <w:rFonts w:cstheme="minorHAnsi"/>
          <w:lang w:val="en-GB"/>
        </w:rPr>
      </w:pPr>
      <w:r w:rsidRPr="00756240">
        <w:rPr>
          <w:rFonts w:cstheme="minorHAnsi"/>
          <w:lang w:val="en-GB"/>
        </w:rPr>
        <w:t>https://orcid.org/0000-0001-6115-5952</w:t>
      </w:r>
    </w:p>
    <w:p w14:paraId="5AA594B6" w14:textId="77777777" w:rsidR="00890411" w:rsidRPr="00756240" w:rsidRDefault="00890411" w:rsidP="00890411">
      <w:pPr>
        <w:rPr>
          <w:lang w:val="en-GB"/>
        </w:rPr>
      </w:pPr>
    </w:p>
    <w:p w14:paraId="1D47000F" w14:textId="77777777" w:rsidR="00890411" w:rsidRPr="00756240" w:rsidRDefault="00890411" w:rsidP="00890411">
      <w:pPr>
        <w:rPr>
          <w:b/>
          <w:bCs/>
          <w:vertAlign w:val="superscript"/>
        </w:rPr>
      </w:pPr>
      <w:r w:rsidRPr="00756240">
        <w:rPr>
          <w:b/>
          <w:bCs/>
        </w:rPr>
        <w:t xml:space="preserve">Miguel </w:t>
      </w:r>
      <w:proofErr w:type="spellStart"/>
      <w:r w:rsidRPr="00756240">
        <w:rPr>
          <w:b/>
          <w:bCs/>
        </w:rPr>
        <w:t>Gonzalez-Leonardo</w:t>
      </w:r>
      <w:proofErr w:type="spellEnd"/>
    </w:p>
    <w:p w14:paraId="47D9EF2E" w14:textId="77777777" w:rsidR="00890411" w:rsidRDefault="00890411" w:rsidP="00890411">
      <w:pPr>
        <w:rPr>
          <w:rFonts w:cstheme="minorHAnsi"/>
          <w:lang w:val="en-GB"/>
        </w:rPr>
      </w:pPr>
      <w:r w:rsidRPr="00756240">
        <w:rPr>
          <w:rFonts w:cstheme="minorHAnsi"/>
          <w:lang w:val="en-GB"/>
        </w:rPr>
        <w:t xml:space="preserve">International Institute for Applied Systems Analysis, Wittgenstein Centre for Demography and Global Human Capital (IIASA, </w:t>
      </w:r>
      <w:proofErr w:type="spellStart"/>
      <w:r w:rsidRPr="00756240">
        <w:rPr>
          <w:rFonts w:cstheme="minorHAnsi"/>
          <w:lang w:val="en-GB"/>
        </w:rPr>
        <w:t>OeAW</w:t>
      </w:r>
      <w:proofErr w:type="spellEnd"/>
      <w:r w:rsidRPr="00756240">
        <w:rPr>
          <w:rFonts w:cstheme="minorHAnsi"/>
          <w:lang w:val="en-GB"/>
        </w:rPr>
        <w:t>, University of Vienna), Vienna, Austria</w:t>
      </w:r>
    </w:p>
    <w:p w14:paraId="0EB9863D" w14:textId="77777777" w:rsidR="00890411" w:rsidRDefault="00890411" w:rsidP="00890411">
      <w:pPr>
        <w:rPr>
          <w:rFonts w:cstheme="minorHAnsi"/>
          <w:lang w:val="en-GB"/>
        </w:rPr>
      </w:pPr>
      <w:hyperlink r:id="rId9" w:history="1">
        <w:r w:rsidRPr="00777A40">
          <w:rPr>
            <w:rStyle w:val="Hyperlink"/>
            <w:rFonts w:cstheme="minorHAnsi"/>
            <w:lang w:val="en-GB"/>
          </w:rPr>
          <w:t>https://orcid.org/0000-0003-2508-7977</w:t>
        </w:r>
      </w:hyperlink>
    </w:p>
    <w:p w14:paraId="7E5F936B" w14:textId="77777777" w:rsidR="00890411" w:rsidRPr="00756240" w:rsidRDefault="00890411" w:rsidP="00890411">
      <w:pPr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Email: </w:t>
      </w:r>
      <w:hyperlink r:id="rId10" w:history="1">
        <w:r w:rsidRPr="00777A40">
          <w:rPr>
            <w:rStyle w:val="Hyperlink"/>
            <w:rFonts w:cstheme="minorHAnsi"/>
            <w:lang w:val="en-GB"/>
          </w:rPr>
          <w:t>miguel.gonzalez@colmex.mx</w:t>
        </w:r>
      </w:hyperlink>
      <w:r>
        <w:rPr>
          <w:rFonts w:cstheme="minorHAnsi"/>
          <w:lang w:val="en-GB"/>
        </w:rPr>
        <w:t xml:space="preserve"> </w:t>
      </w:r>
    </w:p>
    <w:p w14:paraId="33A77818" w14:textId="77777777" w:rsidR="00890411" w:rsidRDefault="00890411" w:rsidP="00890411">
      <w:pPr>
        <w:rPr>
          <w:lang w:val="en-CA"/>
        </w:rPr>
      </w:pPr>
    </w:p>
    <w:p w14:paraId="3AB6ECE3" w14:textId="77777777" w:rsidR="00890411" w:rsidRDefault="00890411" w:rsidP="00890411">
      <w:pPr>
        <w:rPr>
          <w:lang w:val="en-CA"/>
        </w:rPr>
      </w:pPr>
      <w:r>
        <w:t>*</w:t>
      </w:r>
      <w:r>
        <w:rPr>
          <w:lang w:val="en-CA"/>
        </w:rPr>
        <w:t xml:space="preserve">Corresponding author: </w:t>
      </w:r>
      <w:hyperlink r:id="rId11" w:history="1">
        <w:r w:rsidRPr="00B84996">
          <w:rPr>
            <w:rStyle w:val="Hyperlink"/>
            <w:lang w:val="en-CA"/>
          </w:rPr>
          <w:t>marois@iiasa.ac.at</w:t>
        </w:r>
      </w:hyperlink>
    </w:p>
    <w:p w14:paraId="568AEEAF" w14:textId="16AA94D6" w:rsidR="00890411" w:rsidRPr="00890411" w:rsidRDefault="00890411">
      <w:pPr>
        <w:rPr>
          <w:u w:val="single"/>
          <w:lang w:val="en-CA"/>
        </w:rPr>
      </w:pPr>
    </w:p>
    <w:p w14:paraId="398303AC" w14:textId="7230A75C" w:rsidR="00890411" w:rsidRDefault="00890411" w:rsidP="00890411"/>
    <w:p w14:paraId="4F91785F" w14:textId="1AC3A968" w:rsidR="00890411" w:rsidRDefault="00890411" w:rsidP="00890411"/>
    <w:p w14:paraId="5F46CCE7" w14:textId="3A2F96C1" w:rsidR="00890411" w:rsidRDefault="00890411" w:rsidP="00890411"/>
    <w:p w14:paraId="4EB745FA" w14:textId="680455D2" w:rsidR="00890411" w:rsidRDefault="00890411" w:rsidP="00890411"/>
    <w:p w14:paraId="095D3681" w14:textId="5800A4D7" w:rsidR="00890411" w:rsidRDefault="00890411">
      <w:r>
        <w:br w:type="page"/>
      </w:r>
    </w:p>
    <w:p w14:paraId="0AF85515" w14:textId="5DB044AE" w:rsidR="00E64211" w:rsidRDefault="00E64211" w:rsidP="00E64211">
      <w:pPr>
        <w:rPr>
          <w:b/>
          <w:bCs/>
        </w:rPr>
      </w:pPr>
      <w:r w:rsidRPr="00446A7C">
        <w:rPr>
          <w:b/>
          <w:bCs/>
        </w:rPr>
        <w:lastRenderedPageBreak/>
        <w:t xml:space="preserve">Figure </w:t>
      </w:r>
      <w:r>
        <w:rPr>
          <w:b/>
          <w:bCs/>
        </w:rPr>
        <w:t>S</w:t>
      </w:r>
      <w:r w:rsidRPr="00446A7C">
        <w:rPr>
          <w:b/>
          <w:bCs/>
        </w:rPr>
        <w:t>1. Heatmap of the country of destination for immigrants arrived</w:t>
      </w:r>
      <w:r>
        <w:rPr>
          <w:b/>
          <w:bCs/>
        </w:rPr>
        <w:t xml:space="preserve"> in Europe</w:t>
      </w:r>
      <w:r w:rsidRPr="00446A7C">
        <w:rPr>
          <w:b/>
          <w:bCs/>
        </w:rPr>
        <w:t xml:space="preserve"> between 2011 and 2019 </w:t>
      </w:r>
    </w:p>
    <w:p w14:paraId="73E4B12F" w14:textId="521AB676" w:rsidR="00E64211" w:rsidRDefault="00E64211" w:rsidP="00E64211">
      <w:pPr>
        <w:rPr>
          <w:sz w:val="18"/>
          <w:szCs w:val="18"/>
        </w:rPr>
      </w:pPr>
      <w:r w:rsidRPr="00320613">
        <w:rPr>
          <w:sz w:val="18"/>
          <w:szCs w:val="18"/>
        </w:rPr>
        <w:t>(1 = as likely as all migrants to settle in the country)</w:t>
      </w:r>
    </w:p>
    <w:p w14:paraId="098EA336" w14:textId="63DF83E4" w:rsidR="009E4642" w:rsidRDefault="00031A5F" w:rsidP="009E4642">
      <w:pPr>
        <w:rPr>
          <w:rFonts w:ascii="Calibri" w:eastAsia="Times New Roman" w:hAnsi="Calibri" w:cs="Calibri"/>
          <w:color w:val="000000"/>
          <w:sz w:val="18"/>
          <w:szCs w:val="18"/>
        </w:rPr>
      </w:pPr>
      <w:bookmarkStart w:id="0" w:name="_Hlk115267033"/>
      <w:r>
        <w:rPr>
          <w:noProof/>
        </w:rPr>
        <w:drawing>
          <wp:inline distT="0" distB="0" distL="0" distR="0" wp14:anchorId="50B48992" wp14:editId="50CD0256">
            <wp:extent cx="4752975" cy="5762625"/>
            <wp:effectExtent l="0" t="0" r="9525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2975" cy="5762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9316F0" w14:textId="0E3B072B" w:rsidR="009E4642" w:rsidRPr="00606EC0" w:rsidRDefault="009E4642" w:rsidP="009E4642">
      <w:pPr>
        <w:rPr>
          <w:rFonts w:ascii="Calibri" w:eastAsia="Times New Roman" w:hAnsi="Calibri" w:cs="Calibri"/>
          <w:color w:val="000000"/>
          <w:sz w:val="18"/>
          <w:szCs w:val="18"/>
        </w:rPr>
      </w:pPr>
      <w:r>
        <w:rPr>
          <w:rFonts w:ascii="Calibri" w:eastAsia="Times New Roman" w:hAnsi="Calibri" w:cs="Calibri"/>
          <w:color w:val="000000"/>
          <w:sz w:val="18"/>
          <w:szCs w:val="18"/>
        </w:rPr>
        <w:t>*Regions of origin</w:t>
      </w:r>
      <w:r w:rsidRPr="00606EC0">
        <w:rPr>
          <w:rFonts w:ascii="Calibri" w:eastAsia="Times New Roman" w:hAnsi="Calibri" w:cs="Calibri"/>
          <w:color w:val="000000"/>
          <w:sz w:val="18"/>
          <w:szCs w:val="18"/>
        </w:rPr>
        <w:t xml:space="preserve"> are </w:t>
      </w:r>
      <w:r>
        <w:rPr>
          <w:rFonts w:ascii="Calibri" w:eastAsia="Times New Roman" w:hAnsi="Calibri" w:cs="Calibri"/>
          <w:color w:val="000000"/>
          <w:sz w:val="18"/>
          <w:szCs w:val="18"/>
        </w:rPr>
        <w:t>set according to those provided by the European Labor Force Survey, which used for the modeling of the labor force participation.</w:t>
      </w:r>
    </w:p>
    <w:p w14:paraId="6EE3D5EB" w14:textId="77777777" w:rsidR="009E4642" w:rsidRDefault="009E4642" w:rsidP="009E4642">
      <w:pPr>
        <w:rPr>
          <w:rFonts w:ascii="Calibri" w:eastAsia="Times New Roman" w:hAnsi="Calibri" w:cs="Calibri"/>
          <w:color w:val="000000"/>
          <w:sz w:val="18"/>
          <w:szCs w:val="18"/>
        </w:rPr>
      </w:pPr>
      <w:r>
        <w:rPr>
          <w:rFonts w:ascii="Calibri" w:eastAsia="Times New Roman" w:hAnsi="Calibri" w:cs="Calibri"/>
          <w:color w:val="000000"/>
          <w:sz w:val="18"/>
          <w:szCs w:val="18"/>
        </w:rPr>
        <w:t>**Other Europe refers to countries not included in the model, such as Russia, Ukraine, Moldova, Belarus, Turkey</w:t>
      </w:r>
    </w:p>
    <w:p w14:paraId="61C1F040" w14:textId="68C505EC" w:rsidR="00E64211" w:rsidRPr="00D65012" w:rsidRDefault="009E4642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  <w:r w:rsidRPr="00D65012">
        <w:rPr>
          <w:rFonts w:ascii="Calibri" w:eastAsia="Times New Roman" w:hAnsi="Calibri" w:cs="Calibri"/>
          <w:color w:val="000000"/>
          <w:sz w:val="18"/>
          <w:szCs w:val="18"/>
          <w:lang w:val="fr-CA"/>
        </w:rPr>
        <w:t>Source:</w:t>
      </w:r>
      <w:r w:rsidR="00D65012" w:rsidRPr="00D65012">
        <w:rPr>
          <w:rFonts w:ascii="Calibri" w:eastAsia="Times New Roman" w:hAnsi="Calibri" w:cs="Calibri"/>
          <w:color w:val="000000"/>
          <w:sz w:val="18"/>
          <w:szCs w:val="18"/>
          <w:lang w:val="fr-CA"/>
        </w:rPr>
        <w:t xml:space="preserve"> Marois et</w:t>
      </w:r>
      <w:r w:rsidR="00D65012">
        <w:rPr>
          <w:rFonts w:ascii="Calibri" w:eastAsia="Times New Roman" w:hAnsi="Calibri" w:cs="Calibri"/>
          <w:color w:val="000000"/>
          <w:sz w:val="18"/>
          <w:szCs w:val="18"/>
          <w:lang w:val="fr-CA"/>
        </w:rPr>
        <w:t xml:space="preserve"> al.</w:t>
      </w:r>
      <w:r w:rsidRPr="00D65012">
        <w:rPr>
          <w:rFonts w:ascii="Calibri" w:eastAsia="Times New Roman" w:hAnsi="Calibri" w:cs="Calibri"/>
          <w:color w:val="000000"/>
          <w:sz w:val="18"/>
          <w:szCs w:val="18"/>
          <w:lang w:val="fr-CA"/>
        </w:rPr>
        <w:t xml:space="preserve"> </w:t>
      </w:r>
      <w:bookmarkEnd w:id="0"/>
      <w:r w:rsidR="00D65012">
        <w:rPr>
          <w:rFonts w:ascii="Calibri" w:eastAsia="Times New Roman" w:hAnsi="Calibri" w:cs="Calibri"/>
          <w:color w:val="000000"/>
          <w:sz w:val="18"/>
          <w:szCs w:val="18"/>
        </w:rPr>
        <w:fldChar w:fldCharType="begin"/>
      </w:r>
      <w:r w:rsidR="00D65012">
        <w:rPr>
          <w:rFonts w:ascii="Calibri" w:eastAsia="Times New Roman" w:hAnsi="Calibri" w:cs="Calibri"/>
          <w:color w:val="000000"/>
          <w:sz w:val="18"/>
          <w:szCs w:val="18"/>
          <w:lang w:val="fr-CA"/>
        </w:rPr>
        <w:instrText xml:space="preserve"> ADDIN ZOTERO_ITEM CSL_CITATION {"citationID":"pGo5t2Lg","properties":{"formattedCitation":"(2023)","plainCitation":"(2023)","noteIndex":0},"citationItems":[{"id":33269,"uris":["http://zotero.org/users/3553791/items/NSMLTN7E"],"uri":["http://zotero.org/users/3553791/items/NSMLTN7E"],"itemData":{"id":33269,"type":"report","genre":"QuantMig Project Deliverable D8.2.","publisher":"International Institute for Applied Systems Analysis","title":"QuantMig-Mic microsimulation population projection model.","author":[{"family":"Marois","given":"Guillaume"},{"family":"Potančoková","given":"Michaela"},{"family":"González-Leonardo","given":"Miguel"}],"issued":{"date-parts":[["2023"]]}},"suppress-author":true}],"schema":"https://github.com/citation-style-language/schema/raw/master/csl-citation.json"} </w:instrText>
      </w:r>
      <w:r w:rsidR="00D65012">
        <w:rPr>
          <w:rFonts w:ascii="Calibri" w:eastAsia="Times New Roman" w:hAnsi="Calibri" w:cs="Calibri"/>
          <w:color w:val="000000"/>
          <w:sz w:val="18"/>
          <w:szCs w:val="18"/>
        </w:rPr>
        <w:fldChar w:fldCharType="separate"/>
      </w:r>
      <w:r w:rsidR="00D65012" w:rsidRPr="00D65012">
        <w:rPr>
          <w:rFonts w:ascii="Calibri" w:hAnsi="Calibri" w:cs="Calibri"/>
          <w:sz w:val="18"/>
          <w:lang w:val="fr-CA"/>
        </w:rPr>
        <w:t>(2023)</w:t>
      </w:r>
      <w:r w:rsidR="00D65012">
        <w:rPr>
          <w:rFonts w:ascii="Calibri" w:eastAsia="Times New Roman" w:hAnsi="Calibri" w:cs="Calibri"/>
          <w:color w:val="000000"/>
          <w:sz w:val="18"/>
          <w:szCs w:val="18"/>
        </w:rPr>
        <w:fldChar w:fldCharType="end"/>
      </w:r>
    </w:p>
    <w:p w14:paraId="01A966B6" w14:textId="5AD60B6A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6080BD4B" w14:textId="45EADF1B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5E7DE81F" w14:textId="1F3EDAE2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495FDFFA" w14:textId="7E20456B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371424A4" w14:textId="1ACE6A58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7BD25F5F" w14:textId="50A1C290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68B1DC50" w14:textId="0A5DC647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4A8C43C5" w14:textId="5F9E5095" w:rsidR="00C86873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57864070" w14:textId="77777777" w:rsidR="00890411" w:rsidRPr="00D65012" w:rsidRDefault="00890411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57159B3C" w14:textId="72F139E4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2B46E2A8" w14:textId="59720033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057E9513" w14:textId="6429A6A2" w:rsidR="00C86873" w:rsidRPr="00D65012" w:rsidRDefault="00C86873" w:rsidP="009E464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</w:p>
    <w:p w14:paraId="2CEA7F8D" w14:textId="77777777" w:rsidR="00C86873" w:rsidRPr="00D65012" w:rsidRDefault="00C86873" w:rsidP="009E4642">
      <w:pPr>
        <w:rPr>
          <w:b/>
          <w:bCs/>
          <w:sz w:val="18"/>
          <w:szCs w:val="18"/>
          <w:lang w:val="fr-CA"/>
        </w:rPr>
      </w:pPr>
    </w:p>
    <w:p w14:paraId="2D41D924" w14:textId="70BB4A89" w:rsidR="0081199A" w:rsidRPr="00255047" w:rsidRDefault="0081199A" w:rsidP="0081199A">
      <w:pPr>
        <w:rPr>
          <w:b/>
          <w:bCs/>
        </w:rPr>
      </w:pPr>
      <w:r w:rsidRPr="00E93623">
        <w:rPr>
          <w:b/>
          <w:bCs/>
          <w:lang w:val="fr-CA"/>
        </w:rPr>
        <w:lastRenderedPageBreak/>
        <w:t>Figure S</w:t>
      </w:r>
      <w:r w:rsidR="00956D76" w:rsidRPr="00E93623">
        <w:rPr>
          <w:b/>
          <w:bCs/>
          <w:lang w:val="fr-CA"/>
        </w:rPr>
        <w:t>2</w:t>
      </w:r>
      <w:r w:rsidRPr="00E93623">
        <w:rPr>
          <w:b/>
          <w:bCs/>
          <w:lang w:val="fr-CA"/>
        </w:rPr>
        <w:t xml:space="preserve">. </w:t>
      </w:r>
      <w:r w:rsidRPr="00255047">
        <w:rPr>
          <w:b/>
          <w:bCs/>
        </w:rPr>
        <w:t>Odds of having a child</w:t>
      </w:r>
      <w:r>
        <w:rPr>
          <w:b/>
          <w:bCs/>
        </w:rPr>
        <w:t>*</w:t>
      </w:r>
      <w:r w:rsidRPr="00255047">
        <w:rPr>
          <w:b/>
          <w:bCs/>
        </w:rPr>
        <w:t xml:space="preserve"> by region of origin</w:t>
      </w:r>
      <w:r>
        <w:rPr>
          <w:b/>
          <w:bCs/>
        </w:rPr>
        <w:t>, age at arrival</w:t>
      </w:r>
      <w:r w:rsidRPr="00255047">
        <w:rPr>
          <w:b/>
          <w:bCs/>
        </w:rPr>
        <w:t xml:space="preserve"> and duration of stay</w:t>
      </w:r>
      <w:r>
        <w:rPr>
          <w:b/>
          <w:bCs/>
        </w:rPr>
        <w:t xml:space="preserve"> (1=Born in Europe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81199A" w14:paraId="30C508E0" w14:textId="77777777" w:rsidTr="006A1A5D">
        <w:tc>
          <w:tcPr>
            <w:tcW w:w="9242" w:type="dxa"/>
          </w:tcPr>
          <w:p w14:paraId="52340588" w14:textId="77777777" w:rsidR="0081199A" w:rsidRDefault="0081199A" w:rsidP="006A1A5D">
            <w:r>
              <w:rPr>
                <w:noProof/>
              </w:rPr>
              <w:drawing>
                <wp:inline distT="0" distB="0" distL="0" distR="0" wp14:anchorId="1E3ACB87" wp14:editId="6FD44F14">
                  <wp:extent cx="4829175" cy="2422566"/>
                  <wp:effectExtent l="0" t="0" r="0" b="0"/>
                  <wp:docPr id="5" name="Chart 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F711BC2-6BAD-468C-B517-9994A97796F9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3"/>
                    </a:graphicData>
                  </a:graphic>
                </wp:inline>
              </w:drawing>
            </w:r>
          </w:p>
        </w:tc>
      </w:tr>
      <w:tr w:rsidR="0081199A" w:rsidRPr="00255047" w14:paraId="331A97B5" w14:textId="77777777" w:rsidTr="006A1A5D">
        <w:tc>
          <w:tcPr>
            <w:tcW w:w="9242" w:type="dxa"/>
          </w:tcPr>
          <w:p w14:paraId="11F24462" w14:textId="77777777" w:rsidR="0081199A" w:rsidRPr="00255047" w:rsidRDefault="0081199A" w:rsidP="006A1A5D">
            <w:pPr>
              <w:rPr>
                <w:sz w:val="20"/>
                <w:szCs w:val="20"/>
              </w:rPr>
            </w:pPr>
            <w:r w:rsidRPr="00255047">
              <w:rPr>
                <w:sz w:val="20"/>
                <w:szCs w:val="20"/>
              </w:rPr>
              <w:t xml:space="preserve">* Control for age, </w:t>
            </w:r>
            <w:proofErr w:type="gramStart"/>
            <w:r w:rsidRPr="00255047">
              <w:rPr>
                <w:sz w:val="20"/>
                <w:szCs w:val="20"/>
              </w:rPr>
              <w:t>education</w:t>
            </w:r>
            <w:proofErr w:type="gramEnd"/>
            <w:r w:rsidRPr="00255047">
              <w:rPr>
                <w:sz w:val="20"/>
                <w:szCs w:val="20"/>
              </w:rPr>
              <w:t xml:space="preserve"> and country of residence</w:t>
            </w:r>
          </w:p>
          <w:p w14:paraId="1CD1FCE8" w14:textId="77777777" w:rsidR="00D65012" w:rsidRPr="00D65012" w:rsidRDefault="00D65012" w:rsidP="00D6501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</w:pPr>
            <w:r w:rsidRPr="00D65012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  <w:t>Source: Marois et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  <w:t xml:space="preserve"> al.</w:t>
            </w:r>
            <w:r w:rsidRPr="00D65012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  <w:instrText xml:space="preserve"> ADDIN ZOTERO_ITEM CSL_CITATION {"citationID":"pGo5t2Lg","properties":{"formattedCitation":"(2023)","plainCitation":"(2023)","noteIndex":0},"citationItems":[{"id":33269,"uris":["http://zotero.org/users/3553791/items/NSMLTN7E"],"uri":["http://zotero.org/users/3553791/items/NSMLTN7E"],"itemData":{"id":33269,"type":"report","genre":"QuantMig Project Deliverable D8.2.","publisher":"International Institute for Applied Systems Analysis","title":"QuantMig-Mic microsimulation population projection model.","author":[{"family":"Marois","given":"Guillaume"},{"family":"Potančoková","given":"Michaela"},{"family":"González-Leonardo","given":"Miguel"}],"issued":{"date-parts":[["2023"]]}},"suppress-author":true}],"schema":"https://github.com/citation-style-language/schema/raw/master/csl-citation.json"} </w:instrTex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fldChar w:fldCharType="separate"/>
            </w:r>
            <w:r w:rsidRPr="00D65012">
              <w:rPr>
                <w:rFonts w:ascii="Calibri" w:hAnsi="Calibri" w:cs="Calibri"/>
                <w:sz w:val="18"/>
                <w:lang w:val="fr-CA"/>
              </w:rPr>
              <w:t>(2023)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fldChar w:fldCharType="end"/>
            </w:r>
          </w:p>
          <w:p w14:paraId="16361043" w14:textId="59228841" w:rsidR="0081199A" w:rsidRPr="00255047" w:rsidRDefault="0081199A" w:rsidP="006A1A5D"/>
        </w:tc>
      </w:tr>
    </w:tbl>
    <w:p w14:paraId="62A0F167" w14:textId="77777777" w:rsidR="00956D76" w:rsidRDefault="00956D76" w:rsidP="00E64211">
      <w:pPr>
        <w:jc w:val="both"/>
        <w:rPr>
          <w:b/>
          <w:bCs/>
        </w:rPr>
      </w:pPr>
    </w:p>
    <w:p w14:paraId="1F898B12" w14:textId="77777777" w:rsidR="00956D76" w:rsidRPr="00255047" w:rsidRDefault="00956D76" w:rsidP="00956D76">
      <w:pPr>
        <w:rPr>
          <w:b/>
          <w:bCs/>
        </w:rPr>
      </w:pPr>
      <w:r w:rsidRPr="00255047">
        <w:rPr>
          <w:b/>
          <w:bCs/>
        </w:rPr>
        <w:t xml:space="preserve">Figure </w:t>
      </w:r>
      <w:r>
        <w:rPr>
          <w:b/>
          <w:bCs/>
        </w:rPr>
        <w:t>S3</w:t>
      </w:r>
      <w:r w:rsidRPr="00255047">
        <w:rPr>
          <w:b/>
          <w:bCs/>
        </w:rPr>
        <w:t xml:space="preserve">. </w:t>
      </w:r>
      <w:r>
        <w:rPr>
          <w:b/>
          <w:bCs/>
        </w:rPr>
        <w:t xml:space="preserve">Educational attainment of the immigrants (age 15+) arrived in Europe between 2011 and 2019 by region of </w:t>
      </w:r>
      <w:proofErr w:type="gramStart"/>
      <w:r>
        <w:rPr>
          <w:b/>
          <w:bCs/>
        </w:rPr>
        <w:t>birth</w:t>
      </w:r>
      <w:proofErr w:type="gram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956D76" w14:paraId="3FD074CF" w14:textId="77777777" w:rsidTr="009A0D79">
        <w:tc>
          <w:tcPr>
            <w:tcW w:w="9242" w:type="dxa"/>
          </w:tcPr>
          <w:p w14:paraId="7AA8FBCA" w14:textId="77777777" w:rsidR="00956D76" w:rsidRDefault="00956D76" w:rsidP="009A0D79">
            <w:r>
              <w:rPr>
                <w:noProof/>
              </w:rPr>
              <w:drawing>
                <wp:inline distT="0" distB="0" distL="0" distR="0" wp14:anchorId="20A6FDAC" wp14:editId="415E8354">
                  <wp:extent cx="4095750" cy="2543175"/>
                  <wp:effectExtent l="0" t="0" r="0" b="0"/>
                  <wp:docPr id="9" name="Chart 9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0000000-0008-0000-0000-000002000000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4"/>
                    </a:graphicData>
                  </a:graphic>
                </wp:inline>
              </w:drawing>
            </w:r>
          </w:p>
        </w:tc>
      </w:tr>
      <w:tr w:rsidR="00956D76" w:rsidRPr="00255047" w14:paraId="0B55D210" w14:textId="77777777" w:rsidTr="009A0D79">
        <w:tc>
          <w:tcPr>
            <w:tcW w:w="9242" w:type="dxa"/>
          </w:tcPr>
          <w:p w14:paraId="3680B2AC" w14:textId="77777777" w:rsidR="00D65012" w:rsidRPr="00D65012" w:rsidRDefault="00D65012" w:rsidP="00D6501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</w:pPr>
            <w:r w:rsidRPr="00D65012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  <w:t>Source: Marois et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  <w:t xml:space="preserve"> al.</w:t>
            </w:r>
            <w:r w:rsidRPr="00D65012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CA"/>
              </w:rPr>
              <w:instrText xml:space="preserve"> ADDIN ZOTERO_ITEM CSL_CITATION {"citationID":"pGo5t2Lg","properties":{"formattedCitation":"(2023)","plainCitation":"(2023)","noteIndex":0},"citationItems":[{"id":33269,"uris":["http://zotero.org/users/3553791/items/NSMLTN7E"],"uri":["http://zotero.org/users/3553791/items/NSMLTN7E"],"itemData":{"id":33269,"type":"report","genre":"QuantMig Project Deliverable D8.2.","publisher":"International Institute for Applied Systems Analysis","title":"QuantMig-Mic microsimulation population projection model.","author":[{"family":"Marois","given":"Guillaume"},{"family":"Potančoková","given":"Michaela"},{"family":"González-Leonardo","given":"Miguel"}],"issued":{"date-parts":[["2023"]]}},"suppress-author":true}],"schema":"https://github.com/citation-style-language/schema/raw/master/csl-citation.json"} </w:instrTex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fldChar w:fldCharType="separate"/>
            </w:r>
            <w:r w:rsidRPr="00D65012">
              <w:rPr>
                <w:rFonts w:ascii="Calibri" w:hAnsi="Calibri" w:cs="Calibri"/>
                <w:sz w:val="18"/>
                <w:lang w:val="fr-CA"/>
              </w:rPr>
              <w:t>(2023)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fldChar w:fldCharType="end"/>
            </w:r>
          </w:p>
          <w:p w14:paraId="3B1E0FED" w14:textId="3EE01B36" w:rsidR="00956D76" w:rsidRPr="00255047" w:rsidRDefault="00956D76" w:rsidP="009A0D79"/>
        </w:tc>
      </w:tr>
    </w:tbl>
    <w:p w14:paraId="766876EB" w14:textId="77777777" w:rsidR="00956D76" w:rsidRDefault="00956D76" w:rsidP="00956D76"/>
    <w:p w14:paraId="3CF8600C" w14:textId="77777777" w:rsidR="00956D76" w:rsidRDefault="00956D76" w:rsidP="00E64211">
      <w:pPr>
        <w:jc w:val="both"/>
        <w:rPr>
          <w:b/>
          <w:bCs/>
        </w:rPr>
      </w:pPr>
    </w:p>
    <w:p w14:paraId="5F88A6E0" w14:textId="1AE4E161" w:rsidR="00611F1D" w:rsidRDefault="00611F1D" w:rsidP="00E64211">
      <w:pPr>
        <w:jc w:val="both"/>
      </w:pPr>
    </w:p>
    <w:p w14:paraId="59A70CD2" w14:textId="78A3B22C" w:rsidR="00F74661" w:rsidRDefault="00F74661" w:rsidP="00E64211">
      <w:pPr>
        <w:jc w:val="both"/>
      </w:pPr>
    </w:p>
    <w:p w14:paraId="3AF732AD" w14:textId="385FF7E1" w:rsidR="00F74661" w:rsidRDefault="00F74661" w:rsidP="00E64211">
      <w:pPr>
        <w:jc w:val="both"/>
      </w:pPr>
    </w:p>
    <w:p w14:paraId="54B55531" w14:textId="77777777" w:rsidR="00F74661" w:rsidRPr="00611F1D" w:rsidRDefault="00F74661" w:rsidP="00E64211">
      <w:pPr>
        <w:jc w:val="both"/>
      </w:pPr>
    </w:p>
    <w:p w14:paraId="4F15F819" w14:textId="5463007F" w:rsidR="00EE4ACE" w:rsidRDefault="00EE4ACE" w:rsidP="00E64211">
      <w:pPr>
        <w:jc w:val="both"/>
      </w:pPr>
    </w:p>
    <w:p w14:paraId="7516F2FB" w14:textId="0C748823" w:rsidR="00890411" w:rsidRDefault="00890411" w:rsidP="00E64211">
      <w:pPr>
        <w:jc w:val="both"/>
      </w:pPr>
    </w:p>
    <w:p w14:paraId="6D97716A" w14:textId="65E6F361" w:rsidR="00890411" w:rsidRDefault="00890411" w:rsidP="00E64211">
      <w:pPr>
        <w:jc w:val="both"/>
      </w:pPr>
    </w:p>
    <w:p w14:paraId="6813C473" w14:textId="77777777" w:rsidR="00890411" w:rsidRDefault="00890411" w:rsidP="00E64211">
      <w:pPr>
        <w:jc w:val="both"/>
      </w:pPr>
    </w:p>
    <w:p w14:paraId="4A2BD5C2" w14:textId="77777777" w:rsidR="0024664A" w:rsidRDefault="0024664A" w:rsidP="00E64211">
      <w:pPr>
        <w:jc w:val="both"/>
      </w:pPr>
    </w:p>
    <w:p w14:paraId="080BF12E" w14:textId="77777777" w:rsidR="001D7159" w:rsidRDefault="001D7159" w:rsidP="00E64211">
      <w:pPr>
        <w:jc w:val="both"/>
      </w:pPr>
    </w:p>
    <w:p w14:paraId="3936F9AB" w14:textId="25A978D3" w:rsidR="009812C4" w:rsidRPr="00255047" w:rsidRDefault="009812C4" w:rsidP="009812C4">
      <w:pPr>
        <w:rPr>
          <w:b/>
          <w:bCs/>
        </w:rPr>
      </w:pPr>
      <w:r>
        <w:rPr>
          <w:b/>
          <w:bCs/>
        </w:rPr>
        <w:lastRenderedPageBreak/>
        <w:t>Figure</w:t>
      </w:r>
      <w:r w:rsidR="00EE4ACE" w:rsidRPr="00883C05">
        <w:rPr>
          <w:b/>
          <w:bCs/>
        </w:rPr>
        <w:t xml:space="preserve"> </w:t>
      </w:r>
      <w:r w:rsidR="00A00E6C">
        <w:rPr>
          <w:b/>
          <w:bCs/>
        </w:rPr>
        <w:t>S</w:t>
      </w:r>
      <w:r>
        <w:rPr>
          <w:b/>
          <w:bCs/>
        </w:rPr>
        <w:t>4</w:t>
      </w:r>
      <w:r w:rsidR="00EE4ACE" w:rsidRPr="00883C05">
        <w:rPr>
          <w:b/>
          <w:bCs/>
        </w:rPr>
        <w:t xml:space="preserve">. </w:t>
      </w:r>
      <w:r w:rsidRPr="00255047">
        <w:rPr>
          <w:b/>
          <w:bCs/>
        </w:rPr>
        <w:t xml:space="preserve">Odds of </w:t>
      </w:r>
      <w:r>
        <w:rPr>
          <w:b/>
          <w:bCs/>
        </w:rPr>
        <w:t>participating in the labor force by place of birth</w:t>
      </w:r>
      <w:r w:rsidR="00C6508A">
        <w:rPr>
          <w:b/>
          <w:bCs/>
        </w:rPr>
        <w:t xml:space="preserve"> and</w:t>
      </w:r>
      <w:r>
        <w:rPr>
          <w:b/>
          <w:bCs/>
        </w:rPr>
        <w:t xml:space="preserve"> duration of stay</w:t>
      </w:r>
      <w:r w:rsidR="00C6508A">
        <w:rPr>
          <w:b/>
          <w:bCs/>
        </w:rPr>
        <w:t xml:space="preserve"> of immigrants arrived at age 15 and over</w:t>
      </w:r>
      <w:r>
        <w:rPr>
          <w:b/>
          <w:bCs/>
        </w:rPr>
        <w:t xml:space="preserve"> (1=Born in Europe)</w:t>
      </w:r>
      <w:r w:rsidR="00C6508A" w:rsidRPr="00C6508A">
        <w:rPr>
          <w:b/>
          <w:bCs/>
          <w:vertAlign w:val="superscript"/>
        </w:rPr>
        <w:t>1</w:t>
      </w:r>
    </w:p>
    <w:p w14:paraId="2299570A" w14:textId="3767A300" w:rsidR="009812C4" w:rsidRDefault="009812C4" w:rsidP="00E64211">
      <w:pPr>
        <w:jc w:val="both"/>
        <w:rPr>
          <w:b/>
          <w:bCs/>
        </w:rPr>
      </w:pPr>
    </w:p>
    <w:p w14:paraId="241F0D20" w14:textId="7B1F660A" w:rsidR="009812C4" w:rsidRPr="004C7636" w:rsidRDefault="009812C4" w:rsidP="00E64211">
      <w:pPr>
        <w:jc w:val="both"/>
        <w:rPr>
          <w:b/>
          <w:bCs/>
        </w:rPr>
      </w:pPr>
    </w:p>
    <w:p w14:paraId="1A596E15" w14:textId="79642314" w:rsidR="00C8197C" w:rsidRDefault="00C6508A" w:rsidP="00E64211">
      <w:pPr>
        <w:jc w:val="both"/>
      </w:pPr>
      <w:r>
        <w:rPr>
          <w:noProof/>
        </w:rPr>
        <w:drawing>
          <wp:inline distT="0" distB="0" distL="0" distR="0" wp14:anchorId="11A2A071" wp14:editId="26F1D15D">
            <wp:extent cx="5262563" cy="2743200"/>
            <wp:effectExtent l="0" t="0" r="0" b="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23431D9A-5494-40B4-CA30-7436A2A22E7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3047A466" w14:textId="351C1894" w:rsidR="00EC6675" w:rsidRDefault="00C6508A" w:rsidP="00E64211">
      <w:pPr>
        <w:jc w:val="both"/>
      </w:pPr>
      <w:r>
        <w:rPr>
          <w:noProof/>
        </w:rPr>
        <w:drawing>
          <wp:inline distT="0" distB="0" distL="0" distR="0" wp14:anchorId="3DBC599B" wp14:editId="7DC65A9C">
            <wp:extent cx="5262563" cy="2743200"/>
            <wp:effectExtent l="0" t="0" r="0" b="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741352AA-0357-4305-AB37-6510D6E4C0B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11E7A515" w14:textId="06C525BE" w:rsidR="00C6508A" w:rsidRPr="00C6508A" w:rsidRDefault="00C6508A" w:rsidP="00E64211">
      <w:pPr>
        <w:jc w:val="both"/>
        <w:rPr>
          <w:sz w:val="18"/>
          <w:szCs w:val="18"/>
        </w:rPr>
      </w:pPr>
      <w:r w:rsidRPr="00C6508A">
        <w:rPr>
          <w:sz w:val="18"/>
          <w:szCs w:val="18"/>
        </w:rPr>
        <w:t>x Not significant</w:t>
      </w:r>
    </w:p>
    <w:p w14:paraId="54459ED9" w14:textId="025331FA" w:rsidR="00C6508A" w:rsidRDefault="00C6508A" w:rsidP="00E64211">
      <w:pPr>
        <w:jc w:val="both"/>
        <w:rPr>
          <w:sz w:val="18"/>
          <w:szCs w:val="18"/>
        </w:rPr>
      </w:pPr>
      <w:r w:rsidRPr="00C6508A">
        <w:rPr>
          <w:sz w:val="18"/>
          <w:szCs w:val="18"/>
        </w:rPr>
        <w:t>1. Statistical control for age, country of residence and education</w:t>
      </w:r>
    </w:p>
    <w:p w14:paraId="5FC608A2" w14:textId="77777777" w:rsidR="00D65012" w:rsidRPr="00D65012" w:rsidRDefault="00D65012" w:rsidP="00D65012">
      <w:pPr>
        <w:rPr>
          <w:rFonts w:ascii="Calibri" w:eastAsia="Times New Roman" w:hAnsi="Calibri" w:cs="Calibri"/>
          <w:color w:val="000000"/>
          <w:sz w:val="18"/>
          <w:szCs w:val="18"/>
          <w:lang w:val="fr-CA"/>
        </w:rPr>
      </w:pPr>
      <w:r w:rsidRPr="00D65012">
        <w:rPr>
          <w:rFonts w:ascii="Calibri" w:eastAsia="Times New Roman" w:hAnsi="Calibri" w:cs="Calibri"/>
          <w:color w:val="000000"/>
          <w:sz w:val="18"/>
          <w:szCs w:val="18"/>
          <w:lang w:val="fr-CA"/>
        </w:rPr>
        <w:t>Source: Marois et</w:t>
      </w:r>
      <w:r>
        <w:rPr>
          <w:rFonts w:ascii="Calibri" w:eastAsia="Times New Roman" w:hAnsi="Calibri" w:cs="Calibri"/>
          <w:color w:val="000000"/>
          <w:sz w:val="18"/>
          <w:szCs w:val="18"/>
          <w:lang w:val="fr-CA"/>
        </w:rPr>
        <w:t xml:space="preserve"> al.</w:t>
      </w:r>
      <w:r w:rsidRPr="00D65012">
        <w:rPr>
          <w:rFonts w:ascii="Calibri" w:eastAsia="Times New Roman" w:hAnsi="Calibri" w:cs="Calibri"/>
          <w:color w:val="000000"/>
          <w:sz w:val="18"/>
          <w:szCs w:val="18"/>
          <w:lang w:val="fr-CA"/>
        </w:rPr>
        <w:t xml:space="preserve"> </w:t>
      </w:r>
      <w:r>
        <w:rPr>
          <w:rFonts w:ascii="Calibri" w:eastAsia="Times New Roman" w:hAnsi="Calibri" w:cs="Calibri"/>
          <w:color w:val="000000"/>
          <w:sz w:val="18"/>
          <w:szCs w:val="18"/>
        </w:rPr>
        <w:fldChar w:fldCharType="begin"/>
      </w:r>
      <w:r>
        <w:rPr>
          <w:rFonts w:ascii="Calibri" w:eastAsia="Times New Roman" w:hAnsi="Calibri" w:cs="Calibri"/>
          <w:color w:val="000000"/>
          <w:sz w:val="18"/>
          <w:szCs w:val="18"/>
          <w:lang w:val="fr-CA"/>
        </w:rPr>
        <w:instrText xml:space="preserve"> ADDIN ZOTERO_ITEM CSL_CITATION {"citationID":"pGo5t2Lg","properties":{"formattedCitation":"(2023)","plainCitation":"(2023)","noteIndex":0},"citationItems":[{"id":33269,"uris":["http://zotero.org/users/3553791/items/NSMLTN7E"],"uri":["http://zotero.org/users/3553791/items/NSMLTN7E"],"itemData":{"id":33269,"type":"report","genre":"QuantMig Project Deliverable D8.2.","publisher":"International Institute for Applied Systems Analysis","title":"QuantMig-Mic microsimulation population projection model.","author":[{"family":"Marois","given":"Guillaume"},{"family":"Potančoková","given":"Michaela"},{"family":"González-Leonardo","given":"Miguel"}],"issued":{"date-parts":[["2023"]]}},"suppress-author":true}],"schema":"https://github.com/citation-style-language/schema/raw/master/csl-citation.json"} </w:instrText>
      </w:r>
      <w:r>
        <w:rPr>
          <w:rFonts w:ascii="Calibri" w:eastAsia="Times New Roman" w:hAnsi="Calibri" w:cs="Calibri"/>
          <w:color w:val="000000"/>
          <w:sz w:val="18"/>
          <w:szCs w:val="18"/>
        </w:rPr>
        <w:fldChar w:fldCharType="separate"/>
      </w:r>
      <w:r w:rsidRPr="00D65012">
        <w:rPr>
          <w:rFonts w:ascii="Calibri" w:hAnsi="Calibri" w:cs="Calibri"/>
          <w:sz w:val="18"/>
          <w:lang w:val="fr-CA"/>
        </w:rPr>
        <w:t>(2023)</w:t>
      </w:r>
      <w:r>
        <w:rPr>
          <w:rFonts w:ascii="Calibri" w:eastAsia="Times New Roman" w:hAnsi="Calibri" w:cs="Calibri"/>
          <w:color w:val="000000"/>
          <w:sz w:val="18"/>
          <w:szCs w:val="18"/>
        </w:rPr>
        <w:fldChar w:fldCharType="end"/>
      </w:r>
    </w:p>
    <w:p w14:paraId="4CB0EDDB" w14:textId="77777777" w:rsidR="00D65012" w:rsidRPr="00396A52" w:rsidRDefault="00D65012" w:rsidP="00E64211">
      <w:pPr>
        <w:jc w:val="both"/>
        <w:rPr>
          <w:sz w:val="18"/>
          <w:szCs w:val="18"/>
          <w:lang w:val="fr-CA"/>
        </w:rPr>
      </w:pPr>
    </w:p>
    <w:p w14:paraId="468259AE" w14:textId="5B9E0647" w:rsidR="0024664A" w:rsidRPr="00396A52" w:rsidRDefault="0024664A">
      <w:pPr>
        <w:rPr>
          <w:b/>
          <w:bCs/>
          <w:lang w:val="fr-CA"/>
        </w:rPr>
      </w:pPr>
      <w:r w:rsidRPr="00396A52">
        <w:rPr>
          <w:b/>
          <w:bCs/>
          <w:lang w:val="fr-CA"/>
        </w:rPr>
        <w:br w:type="page"/>
      </w:r>
    </w:p>
    <w:p w14:paraId="5863B5AC" w14:textId="35A144C9" w:rsidR="00F06F7D" w:rsidRPr="00396A52" w:rsidRDefault="0024664A" w:rsidP="00E64211">
      <w:pPr>
        <w:jc w:val="both"/>
        <w:rPr>
          <w:b/>
          <w:bCs/>
        </w:rPr>
      </w:pPr>
      <w:r w:rsidRPr="00396A52">
        <w:rPr>
          <w:b/>
          <w:bCs/>
          <w:lang w:val="fr-CA"/>
        </w:rPr>
        <w:lastRenderedPageBreak/>
        <w:t xml:space="preserve">Table S1. </w:t>
      </w:r>
      <w:r w:rsidRPr="00396A52">
        <w:rPr>
          <w:b/>
          <w:bCs/>
        </w:rPr>
        <w:t>Population (in millions) in 2020 and 2060 by scenario</w:t>
      </w:r>
    </w:p>
    <w:tbl>
      <w:tblPr>
        <w:tblW w:w="8041" w:type="dxa"/>
        <w:tblLook w:val="04A0" w:firstRow="1" w:lastRow="0" w:firstColumn="1" w:lastColumn="0" w:noHBand="0" w:noVBand="1"/>
      </w:tblPr>
      <w:tblGrid>
        <w:gridCol w:w="960"/>
        <w:gridCol w:w="1180"/>
        <w:gridCol w:w="1597"/>
        <w:gridCol w:w="1323"/>
        <w:gridCol w:w="890"/>
        <w:gridCol w:w="1201"/>
        <w:gridCol w:w="890"/>
      </w:tblGrid>
      <w:tr w:rsidR="0024664A" w:rsidRPr="00396A52" w14:paraId="24697DE1" w14:textId="77777777" w:rsidTr="0024664A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7B682" w14:textId="77777777" w:rsidR="0024664A" w:rsidRPr="00396A52" w:rsidRDefault="0024664A" w:rsidP="0024664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ountry</w:t>
            </w:r>
          </w:p>
        </w:tc>
        <w:tc>
          <w:tcPr>
            <w:tcW w:w="11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16DD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2020</w:t>
            </w:r>
          </w:p>
        </w:tc>
        <w:tc>
          <w:tcPr>
            <w:tcW w:w="590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EEDE6" w14:textId="77777777" w:rsidR="0024664A" w:rsidRPr="00396A52" w:rsidRDefault="0024664A" w:rsidP="0024664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2060</w:t>
            </w:r>
          </w:p>
        </w:tc>
      </w:tr>
      <w:tr w:rsidR="0024664A" w:rsidRPr="00396A52" w14:paraId="06B4E602" w14:textId="77777777" w:rsidTr="0024664A">
        <w:trPr>
          <w:trHeight w:val="300"/>
        </w:trPr>
        <w:tc>
          <w:tcPr>
            <w:tcW w:w="9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E0ED4C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1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A07129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62165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Reference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FF9A0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urope+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C53F5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SA+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1B87A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MENA+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30017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Asia+</w:t>
            </w:r>
          </w:p>
        </w:tc>
      </w:tr>
      <w:tr w:rsidR="0024664A" w:rsidRPr="00396A52" w14:paraId="3F5A08D5" w14:textId="77777777" w:rsidTr="0024664A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8A1E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AT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8478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0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D7D3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0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A233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1.0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4D1B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8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E14D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3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1B71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9</w:t>
            </w:r>
          </w:p>
        </w:tc>
      </w:tr>
      <w:tr w:rsidR="0024664A" w:rsidRPr="00396A52" w14:paraId="7A3DD4AC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1A98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B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2355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1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5A14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6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8E3A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1723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3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7F3A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A828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4</w:t>
            </w:r>
          </w:p>
        </w:tc>
      </w:tr>
      <w:tr w:rsidR="0024664A" w:rsidRPr="00396A52" w14:paraId="5D946468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4B8B5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BG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EB2B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B3B2D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9EA4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D170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9397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D6BF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</w:tr>
      <w:tr w:rsidR="0024664A" w:rsidRPr="00396A52" w14:paraId="5A641398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CDD06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H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7F09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5C0A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C7A7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22E9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26C7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8D29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0</w:t>
            </w:r>
          </w:p>
        </w:tc>
      </w:tr>
      <w:tr w:rsidR="0024664A" w:rsidRPr="00396A52" w14:paraId="09082B40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08A28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Y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0F58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7089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1619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8FA4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6405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F65F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0</w:t>
            </w:r>
          </w:p>
        </w:tc>
      </w:tr>
      <w:tr w:rsidR="0024664A" w:rsidRPr="00396A52" w14:paraId="1CCF44A8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FDA4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Z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630E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E2C7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B928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1876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4818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96B8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4</w:t>
            </w:r>
          </w:p>
        </w:tc>
      </w:tr>
      <w:tr w:rsidR="0024664A" w:rsidRPr="00396A52" w14:paraId="52890223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9AB5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D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FC97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1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0499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3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4402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7.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D321F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1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873C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7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D783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2.3</w:t>
            </w:r>
          </w:p>
        </w:tc>
      </w:tr>
      <w:tr w:rsidR="0024664A" w:rsidRPr="00396A52" w14:paraId="2E8174ED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3C8B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DK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8D43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7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184C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F1DA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28B2F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23E0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15B1F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.4</w:t>
            </w:r>
          </w:p>
        </w:tc>
      </w:tr>
      <w:tr w:rsidR="0024664A" w:rsidRPr="00396A52" w14:paraId="13D3C6FC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F7892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1560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E0DF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B1BF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BCA9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7B4C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E4F4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2</w:t>
            </w:r>
          </w:p>
        </w:tc>
      </w:tr>
      <w:tr w:rsidR="0024664A" w:rsidRPr="00396A52" w14:paraId="04A5179F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57EE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11C3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7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00D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2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EFAA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0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370E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1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F254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1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6339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0.6</w:t>
            </w:r>
          </w:p>
        </w:tc>
      </w:tr>
      <w:tr w:rsidR="0024664A" w:rsidRPr="00396A52" w14:paraId="4320A4D3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7EF5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FI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6193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19AA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6224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DC71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AF01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A0B4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6</w:t>
            </w:r>
          </w:p>
        </w:tc>
      </w:tr>
      <w:tr w:rsidR="0024664A" w:rsidRPr="00396A52" w14:paraId="5AD0FCDD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0054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F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81BD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7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1AC4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1.5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BD69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9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4702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3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EF6A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2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91DF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0.7</w:t>
            </w:r>
          </w:p>
        </w:tc>
      </w:tr>
      <w:tr w:rsidR="0024664A" w:rsidRPr="00396A52" w14:paraId="56459A2D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196D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G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530F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452A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422F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F3EF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E872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2E63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7</w:t>
            </w:r>
          </w:p>
        </w:tc>
      </w:tr>
      <w:tr w:rsidR="0024664A" w:rsidRPr="00396A52" w14:paraId="7030B785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888E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H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9474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3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1746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C1B1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3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229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4B20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EC46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</w:tr>
      <w:tr w:rsidR="0024664A" w:rsidRPr="00396A52" w14:paraId="2B7DC55B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D53F1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HU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A0A4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A56A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B62D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BBCF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CB73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E1D1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1</w:t>
            </w:r>
          </w:p>
        </w:tc>
      </w:tr>
      <w:tr w:rsidR="0024664A" w:rsidRPr="00396A52" w14:paraId="348A5E59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9060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92FC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BD5F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B4BC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7DBB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549C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B737D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</w:tr>
      <w:tr w:rsidR="0024664A" w:rsidRPr="00396A52" w14:paraId="3350CAE3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514D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5D01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BCE8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6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EED4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1ADA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F0ED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8689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</w:tr>
      <w:tr w:rsidR="0024664A" w:rsidRPr="00396A52" w14:paraId="560E8FB7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42721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DED7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9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BA4D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4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028FF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5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1846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6.6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0F4A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4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67BF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4.9</w:t>
            </w:r>
          </w:p>
        </w:tc>
      </w:tr>
      <w:tr w:rsidR="0024664A" w:rsidRPr="00396A52" w14:paraId="6D0DBE7D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C4948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414E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332F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7258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809F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3BCC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DC28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9</w:t>
            </w:r>
          </w:p>
        </w:tc>
      </w:tr>
      <w:tr w:rsidR="0024664A" w:rsidRPr="00396A52" w14:paraId="3AA015AB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1B9B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U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FA37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DCB5D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F9A2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9D58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1BCE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9362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9</w:t>
            </w:r>
          </w:p>
        </w:tc>
      </w:tr>
      <w:tr w:rsidR="0024664A" w:rsidRPr="00396A52" w14:paraId="1EC77148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C195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V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3E3E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A3C6D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3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D0DF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CC96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7D2CF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F06E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4</w:t>
            </w:r>
          </w:p>
        </w:tc>
      </w:tr>
      <w:tr w:rsidR="0024664A" w:rsidRPr="00396A52" w14:paraId="668D15C5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18995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M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7FC5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8359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D1DED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1E3C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C9C4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4AFE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</w:tr>
      <w:tr w:rsidR="0024664A" w:rsidRPr="00396A52" w14:paraId="269C2CB7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91323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NL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0072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7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E0F3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7.7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9D05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7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9CDD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7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B0BE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8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4390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7.8</w:t>
            </w:r>
          </w:p>
        </w:tc>
      </w:tr>
      <w:tr w:rsidR="0024664A" w:rsidRPr="00396A52" w14:paraId="2CBB59AA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C2F4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NO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EF64F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C190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3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903B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FC1E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F30A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B7B0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.6</w:t>
            </w:r>
          </w:p>
        </w:tc>
      </w:tr>
      <w:tr w:rsidR="0024664A" w:rsidRPr="00396A52" w14:paraId="5089D18E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BA95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PL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C85F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36.7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C04E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8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530B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30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9CC2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8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A6D9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8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BA0F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8.7</w:t>
            </w:r>
          </w:p>
        </w:tc>
      </w:tr>
      <w:tr w:rsidR="0024664A" w:rsidRPr="00396A52" w14:paraId="242F3EBE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92188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P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83C4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DD39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8F6F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D77C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9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9010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A684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8.7</w:t>
            </w:r>
          </w:p>
        </w:tc>
      </w:tr>
      <w:tr w:rsidR="0024664A" w:rsidRPr="00396A52" w14:paraId="2475A9E9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6B56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RO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AC52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7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9551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6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2F00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E589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966D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BBCC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2.5</w:t>
            </w:r>
          </w:p>
        </w:tc>
      </w:tr>
      <w:tr w:rsidR="0024664A" w:rsidRPr="00396A52" w14:paraId="6C915CDF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4090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BA3B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0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4909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4.5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B433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3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ECA2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4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E425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5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2D27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4.4</w:t>
            </w:r>
          </w:p>
        </w:tc>
      </w:tr>
      <w:tr w:rsidR="0024664A" w:rsidRPr="00396A52" w14:paraId="449C7FF0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4CCF3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I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75C8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36C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34FAD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4827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D8E7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FE5B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1.8</w:t>
            </w:r>
          </w:p>
        </w:tc>
      </w:tr>
      <w:tr w:rsidR="0024664A" w:rsidRPr="00396A52" w14:paraId="745C39BE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4E797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K</w:t>
            </w:r>
          </w:p>
        </w:tc>
        <w:tc>
          <w:tcPr>
            <w:tcW w:w="11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557A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  <w:tc>
          <w:tcPr>
            <w:tcW w:w="1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1A78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9</w:t>
            </w:r>
          </w:p>
        </w:tc>
        <w:tc>
          <w:tcPr>
            <w:tcW w:w="13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4761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1</w:t>
            </w:r>
          </w:p>
        </w:tc>
        <w:tc>
          <w:tcPr>
            <w:tcW w:w="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2B229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9</w:t>
            </w:r>
          </w:p>
        </w:tc>
        <w:tc>
          <w:tcPr>
            <w:tcW w:w="12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9A10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4.9</w:t>
            </w:r>
          </w:p>
        </w:tc>
        <w:tc>
          <w:tcPr>
            <w:tcW w:w="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2F34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</w:tr>
      <w:tr w:rsidR="0024664A" w:rsidRPr="00396A52" w14:paraId="3E3FE478" w14:textId="77777777" w:rsidTr="0024664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202264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UK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D40D4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6.8</w:t>
            </w: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0D2F90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4.2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E65C97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69.8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7AC5F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5.6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08E4D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1.7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40566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78.1</w:t>
            </w:r>
          </w:p>
        </w:tc>
      </w:tr>
      <w:tr w:rsidR="0024664A" w:rsidRPr="0024664A" w14:paraId="720A0536" w14:textId="77777777" w:rsidTr="0024664A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C9FC5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09AE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20.9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22C2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11.8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3D89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11.8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9C4B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15.4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C9DF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15.2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5AFE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eastAsia="Times New Roman" w:hAnsi="Calibri" w:cs="Calibri"/>
                <w:color w:val="000000"/>
              </w:rPr>
              <w:t>512.1</w:t>
            </w:r>
          </w:p>
        </w:tc>
      </w:tr>
    </w:tbl>
    <w:p w14:paraId="3EC75333" w14:textId="2F25C56F" w:rsidR="0024664A" w:rsidRPr="00016D52" w:rsidRDefault="0024664A" w:rsidP="00E64211">
      <w:pPr>
        <w:jc w:val="both"/>
        <w:rPr>
          <w:b/>
          <w:bCs/>
          <w:highlight w:val="yellow"/>
        </w:rPr>
      </w:pPr>
    </w:p>
    <w:p w14:paraId="5713F02A" w14:textId="77777777" w:rsidR="0024664A" w:rsidRPr="00016D52" w:rsidRDefault="0024664A">
      <w:pPr>
        <w:rPr>
          <w:b/>
          <w:bCs/>
          <w:highlight w:val="yellow"/>
        </w:rPr>
      </w:pPr>
      <w:r w:rsidRPr="00016D52">
        <w:rPr>
          <w:b/>
          <w:bCs/>
          <w:highlight w:val="yellow"/>
        </w:rPr>
        <w:br w:type="page"/>
      </w:r>
    </w:p>
    <w:p w14:paraId="32F167FB" w14:textId="3668571E" w:rsidR="0024664A" w:rsidRPr="00396A52" w:rsidRDefault="0024664A" w:rsidP="0024664A">
      <w:pPr>
        <w:jc w:val="both"/>
        <w:rPr>
          <w:b/>
          <w:bCs/>
        </w:rPr>
      </w:pPr>
      <w:r w:rsidRPr="00396A52">
        <w:rPr>
          <w:b/>
          <w:bCs/>
        </w:rPr>
        <w:lastRenderedPageBreak/>
        <w:t>Table S2. Age dependency ratio in 2020 and 2060 by scenario</w:t>
      </w:r>
    </w:p>
    <w:tbl>
      <w:tblPr>
        <w:tblW w:w="8041" w:type="dxa"/>
        <w:tblLook w:val="04A0" w:firstRow="1" w:lastRow="0" w:firstColumn="1" w:lastColumn="0" w:noHBand="0" w:noVBand="1"/>
      </w:tblPr>
      <w:tblGrid>
        <w:gridCol w:w="960"/>
        <w:gridCol w:w="1180"/>
        <w:gridCol w:w="1597"/>
        <w:gridCol w:w="1323"/>
        <w:gridCol w:w="890"/>
        <w:gridCol w:w="1201"/>
        <w:gridCol w:w="890"/>
      </w:tblGrid>
      <w:tr w:rsidR="0024664A" w:rsidRPr="00396A52" w14:paraId="5E8EB7F7" w14:textId="77777777" w:rsidTr="00AA5B5A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ED129" w14:textId="77777777" w:rsidR="0024664A" w:rsidRPr="00396A52" w:rsidRDefault="0024664A" w:rsidP="00AA5B5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ountry</w:t>
            </w:r>
          </w:p>
        </w:tc>
        <w:tc>
          <w:tcPr>
            <w:tcW w:w="11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B0EF4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2020</w:t>
            </w:r>
          </w:p>
        </w:tc>
        <w:tc>
          <w:tcPr>
            <w:tcW w:w="590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96042" w14:textId="77777777" w:rsidR="0024664A" w:rsidRPr="00396A52" w:rsidRDefault="0024664A" w:rsidP="0024664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2060</w:t>
            </w:r>
          </w:p>
        </w:tc>
      </w:tr>
      <w:tr w:rsidR="0024664A" w:rsidRPr="00396A52" w14:paraId="0C790E34" w14:textId="77777777" w:rsidTr="00AA5B5A">
        <w:trPr>
          <w:trHeight w:val="300"/>
        </w:trPr>
        <w:tc>
          <w:tcPr>
            <w:tcW w:w="9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4345F77" w14:textId="77777777" w:rsidR="0024664A" w:rsidRPr="00396A52" w:rsidRDefault="0024664A" w:rsidP="00AA5B5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1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83F1ED1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8DEF7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Reference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27D91A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urope+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C0C1D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SA+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D937A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MENA+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383C9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Asia+</w:t>
            </w:r>
          </w:p>
        </w:tc>
      </w:tr>
      <w:tr w:rsidR="0024664A" w:rsidRPr="00396A52" w14:paraId="7A3E76C0" w14:textId="77777777" w:rsidTr="00AA5B5A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28DD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AT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89713" w14:textId="52C704D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87431" w14:textId="30027BE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E4FCB" w14:textId="4EDCFFC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81056" w14:textId="45D8F5D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79B2A" w14:textId="52480CA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89811" w14:textId="3983C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2826A730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E94E4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B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2D375" w14:textId="6DED7D9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7072B" w14:textId="180B526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AEA65" w14:textId="055ACA0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EDC23" w14:textId="4AC5BE4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01470" w14:textId="525398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CF1D7" w14:textId="353ED2D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14E3EB4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8AD5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BG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F82DC" w14:textId="31D0C82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BDCB6" w14:textId="2B83425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EDABA" w14:textId="7B1C9F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9FCA4" w14:textId="6572DF0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E0F12" w14:textId="7018DB2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50A2C" w14:textId="6B37169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7DDF7ADD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63D4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H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A1DB1" w14:textId="0017E5A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1F907" w14:textId="29B7113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B4069" w14:textId="481F493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2BED5" w14:textId="1B1509D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FBE2E" w14:textId="4DACDE1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FCB86" w14:textId="1E3DC7E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5AA96145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9706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Y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A5D5D" w14:textId="6EBFF4D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C7DE0" w14:textId="69D5C74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5A520" w14:textId="33BA9FB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C74EF" w14:textId="7AA36DF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CEC6" w14:textId="2B72473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F7146" w14:textId="6D8E2D8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404212E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581E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Z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5AC6D" w14:textId="0038D72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490D6" w14:textId="2BCEE0B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54745" w14:textId="1827C94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C0C18" w14:textId="464EC5C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8A906" w14:textId="0C5CD34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8F669" w14:textId="2C9EA94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70B89CB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D1DE3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D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056BE" w14:textId="4FBEF70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CA998" w14:textId="5DD4099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2D547" w14:textId="33A3DE7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CF34F" w14:textId="21D7174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F1AD4" w14:textId="7490A21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51DE5" w14:textId="269F6B4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5C449711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170C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DK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136C6" w14:textId="3421397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F1CBA" w14:textId="01E93AB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DDA64" w14:textId="776E6DE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031D4" w14:textId="494160F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46377" w14:textId="6951618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890B8" w14:textId="639B8E2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61F6DA5C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4582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74029" w14:textId="128761A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55D3B" w14:textId="786EEED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66F7B" w14:textId="3509FC7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FB3B9" w14:textId="749A15F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EABBC" w14:textId="046E8D3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EF196" w14:textId="60F9E4E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203BB7AF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3F794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DC1C8" w14:textId="24DBF0C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FE768" w14:textId="0B98790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D3AC6" w14:textId="03CB074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4AE66" w14:textId="299DEF9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34B2E" w14:textId="74FC2B5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81288" w14:textId="66501D0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0A90C967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28AF8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FI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A1021" w14:textId="1552483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99921" w14:textId="3AD0A4E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46A57" w14:textId="32296C7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08643" w14:textId="7A4C0B3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B9F85" w14:textId="7BDDD74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36971" w14:textId="4D02588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67B29761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B347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F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93823" w14:textId="60FBDEF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B6E75" w14:textId="3BDE2E5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94CE2" w14:textId="293A5E1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72D6D" w14:textId="6863F9D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698B3" w14:textId="61965DD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CDD4D" w14:textId="2CFFA7E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0453F7B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65E3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G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97F74" w14:textId="49303FA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B81AB" w14:textId="1421087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A7921" w14:textId="7DE5F27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5B223" w14:textId="46FB3E1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FF009" w14:textId="2C9AAEC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864E8" w14:textId="5063675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12B7252B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3F73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H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09003" w14:textId="2DDC9A8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1AD69" w14:textId="37148E5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68BAF" w14:textId="219F8A4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79D7" w14:textId="72C57E9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3E899" w14:textId="30DF466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17F6" w14:textId="35F62E2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6C0C747F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98C36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HU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49FD3" w14:textId="3BE5272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441EF" w14:textId="6CE1BCE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25752" w14:textId="1B4FC99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CDB68" w14:textId="78DA948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9C694" w14:textId="0AA62EF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3CC2C" w14:textId="3917FA7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2A507654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E150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9DF7F" w14:textId="75C9D5C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FF430" w14:textId="3F484D3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7A23E" w14:textId="27337DC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7DEF7" w14:textId="720676B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19DA5" w14:textId="5AF5E43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99CC8" w14:textId="4222C9B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70FEA254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84DE7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18B81" w14:textId="0166CD6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1C5FA" w14:textId="2C4E545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4FA29" w14:textId="6D0FBAF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DD7C8" w14:textId="11E5747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BC1D0" w14:textId="7174151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71E35" w14:textId="4C0D5E6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</w:tr>
      <w:tr w:rsidR="0024664A" w:rsidRPr="00396A52" w14:paraId="60FA9168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670DD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4D455" w14:textId="0BAB9BB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29913" w14:textId="73139EE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7195D" w14:textId="5649427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4C5C0" w14:textId="48AD467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31CBC" w14:textId="4CBD945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224CD" w14:textId="61EC40F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63334282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920D2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CCA30" w14:textId="174160C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59297" w14:textId="6A33E5E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58E22" w14:textId="38B0AFB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AA20B" w14:textId="0BB42E0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744DB" w14:textId="701FFD1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95CA0" w14:textId="6C364F5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7173EBE3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B7401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U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E3117" w14:textId="7D9BC06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E1A52" w14:textId="30C7EE2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482E5" w14:textId="56211A3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E737E" w14:textId="743EEE7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17C9E" w14:textId="4D57176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69D0D" w14:textId="7B18B94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</w:tr>
      <w:tr w:rsidR="0024664A" w:rsidRPr="00396A52" w14:paraId="1C8DA25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D6073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V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9CE5A" w14:textId="104256B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E43D7" w14:textId="7BCC123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D4D60" w14:textId="540A770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E0D2D" w14:textId="05408F0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C651E" w14:textId="4C5D7EC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00DC9" w14:textId="7C9A0A6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6F626AAC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A115E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M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8FF3E" w14:textId="09B23A7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4BAED" w14:textId="6F8544B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3ED6D" w14:textId="400F72B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85028" w14:textId="56D91ED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7D509" w14:textId="693B9B1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4B78C" w14:textId="1C4AFAF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09259388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32925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NL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E3034" w14:textId="05A4A54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C2AD6" w14:textId="1965D2C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41574" w14:textId="39953D4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7E872" w14:textId="434F42E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D2712" w14:textId="16BB334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0A637" w14:textId="61EFD86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6C48A149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96C27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NO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6B9EE" w14:textId="4C9ED1B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7CE48" w14:textId="5CB8D7A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1780C" w14:textId="69A78A2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740AB" w14:textId="3FB17D3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8D7EF" w14:textId="662DD88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0B050" w14:textId="475A7D2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</w:tr>
      <w:tr w:rsidR="0024664A" w:rsidRPr="00396A52" w14:paraId="48CA0523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05E83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PL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69E22" w14:textId="579A45A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D5053" w14:textId="6680954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F4F0D" w14:textId="668408D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889D3" w14:textId="7FE3BEE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C5744" w14:textId="50E709B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CB008" w14:textId="71B40B6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156F16D4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3EEA7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P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73577" w14:textId="756860C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AE3EF" w14:textId="14C0FC9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7092A" w14:textId="2517D77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752B9" w14:textId="49CCA5A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D3B1B" w14:textId="39875B1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1419D" w14:textId="313D115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41FB6742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B80F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RO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FFF57" w14:textId="131C083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38480" w14:textId="25B266C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ED874" w14:textId="20D4A0E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2853A" w14:textId="7DEE854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DD20E" w14:textId="2CF9185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04C49" w14:textId="69DC521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69DA89DB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5278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ACDCD" w14:textId="3C9AEAF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5DDD4" w14:textId="0858FFD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BFC3D" w14:textId="37744F4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86B0D" w14:textId="4CD45B0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FC916" w14:textId="56FB062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21208" w14:textId="3AA1F20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</w:tr>
      <w:tr w:rsidR="0024664A" w:rsidRPr="00396A52" w14:paraId="69B86F98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7854D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I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1C6A4" w14:textId="4503AD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E8288" w14:textId="6F2DCB4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661D" w14:textId="715EB6B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41DAF" w14:textId="4CCB5F8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3906C" w14:textId="3320921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874E0" w14:textId="5F9A99B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6DEF6F54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DF93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K</w:t>
            </w:r>
          </w:p>
        </w:tc>
        <w:tc>
          <w:tcPr>
            <w:tcW w:w="11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F0C33" w14:textId="7646745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3CA1B" w14:textId="57D9654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D55E2" w14:textId="26763CD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4A468" w14:textId="5ED7D89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3F36F" w14:textId="572B7FD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ED85F" w14:textId="6E49E07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2EDD9AB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8ED9E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UK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4A84CE" w14:textId="513A90F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D59F69" w14:textId="7D18ED6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517168" w14:textId="21135B3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78A310" w14:textId="22B94B4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144F17" w14:textId="0F0EEDE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2AFA9F" w14:textId="14CB01D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</w:tr>
      <w:tr w:rsidR="0024664A" w:rsidRPr="00396A52" w14:paraId="0BF89404" w14:textId="77777777" w:rsidTr="00AA5B5A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599E1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D0B14" w14:textId="7002544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EDCE6" w14:textId="1F87261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D4D35" w14:textId="1770979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7A214" w14:textId="7FCB503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1991C" w14:textId="304B3F2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B715C" w14:textId="2120149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</w:tbl>
    <w:p w14:paraId="5A531CC4" w14:textId="77777777" w:rsidR="0024664A" w:rsidRPr="00396A52" w:rsidRDefault="0024664A" w:rsidP="0024664A">
      <w:pPr>
        <w:jc w:val="both"/>
        <w:rPr>
          <w:b/>
          <w:bCs/>
        </w:rPr>
      </w:pPr>
    </w:p>
    <w:p w14:paraId="68480CF3" w14:textId="02332899" w:rsidR="0024664A" w:rsidRPr="00396A52" w:rsidRDefault="0024664A">
      <w:pPr>
        <w:rPr>
          <w:b/>
          <w:bCs/>
        </w:rPr>
      </w:pPr>
      <w:r w:rsidRPr="00396A52">
        <w:rPr>
          <w:b/>
          <w:bCs/>
        </w:rPr>
        <w:br w:type="page"/>
      </w:r>
    </w:p>
    <w:p w14:paraId="1A2298E6" w14:textId="55F5DA4F" w:rsidR="0024664A" w:rsidRPr="00396A52" w:rsidRDefault="0024664A" w:rsidP="0024664A">
      <w:pPr>
        <w:jc w:val="both"/>
        <w:rPr>
          <w:b/>
          <w:bCs/>
        </w:rPr>
      </w:pPr>
      <w:r w:rsidRPr="00396A52">
        <w:rPr>
          <w:b/>
          <w:bCs/>
        </w:rPr>
        <w:lastRenderedPageBreak/>
        <w:t>Table S3. Labor force dependency ratio in 2020 and 2060 by scenario</w:t>
      </w:r>
    </w:p>
    <w:tbl>
      <w:tblPr>
        <w:tblW w:w="8041" w:type="dxa"/>
        <w:tblLook w:val="04A0" w:firstRow="1" w:lastRow="0" w:firstColumn="1" w:lastColumn="0" w:noHBand="0" w:noVBand="1"/>
      </w:tblPr>
      <w:tblGrid>
        <w:gridCol w:w="960"/>
        <w:gridCol w:w="1180"/>
        <w:gridCol w:w="1597"/>
        <w:gridCol w:w="1323"/>
        <w:gridCol w:w="890"/>
        <w:gridCol w:w="1201"/>
        <w:gridCol w:w="890"/>
      </w:tblGrid>
      <w:tr w:rsidR="0024664A" w:rsidRPr="00396A52" w14:paraId="60678B46" w14:textId="77777777" w:rsidTr="00AA5B5A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06F05" w14:textId="77777777" w:rsidR="0024664A" w:rsidRPr="00396A52" w:rsidRDefault="0024664A" w:rsidP="00AA5B5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ountry</w:t>
            </w:r>
          </w:p>
        </w:tc>
        <w:tc>
          <w:tcPr>
            <w:tcW w:w="11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FE6E2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2020</w:t>
            </w:r>
          </w:p>
        </w:tc>
        <w:tc>
          <w:tcPr>
            <w:tcW w:w="590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964AA" w14:textId="77777777" w:rsidR="0024664A" w:rsidRPr="00396A52" w:rsidRDefault="0024664A" w:rsidP="0024664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2060</w:t>
            </w:r>
          </w:p>
        </w:tc>
      </w:tr>
      <w:tr w:rsidR="0024664A" w:rsidRPr="00396A52" w14:paraId="6610CBB3" w14:textId="77777777" w:rsidTr="00AA5B5A">
        <w:trPr>
          <w:trHeight w:val="300"/>
        </w:trPr>
        <w:tc>
          <w:tcPr>
            <w:tcW w:w="9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F56DB23" w14:textId="77777777" w:rsidR="0024664A" w:rsidRPr="00396A52" w:rsidRDefault="0024664A" w:rsidP="00AA5B5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1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221C9CC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476928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Reference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99F966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urope+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019E0B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SA+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18B343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MENA+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A1CBB5" w14:textId="7777777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Asia+</w:t>
            </w:r>
          </w:p>
        </w:tc>
      </w:tr>
      <w:tr w:rsidR="0024664A" w:rsidRPr="00396A52" w14:paraId="1815C65B" w14:textId="77777777" w:rsidTr="00AA5B5A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3701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AT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EEE14" w14:textId="3341CF5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04E0E" w14:textId="2EED291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F524A" w14:textId="448AAD5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4CD9A" w14:textId="13B211F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07C5D" w14:textId="13782DB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FD972" w14:textId="26350A9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</w:tr>
      <w:tr w:rsidR="0024664A" w:rsidRPr="00396A52" w14:paraId="38663BA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73FA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B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235DA" w14:textId="5D1BBD1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89E8B" w14:textId="5918820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73D1A" w14:textId="2368B70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FB2A2" w14:textId="42EFE11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4E6C9" w14:textId="6731ACF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6A9A0" w14:textId="08EAB88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</w:tr>
      <w:tr w:rsidR="0024664A" w:rsidRPr="00396A52" w14:paraId="26E1246B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A8B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BG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585DE" w14:textId="19A85AF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97B9" w14:textId="096F64C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27AA1" w14:textId="720187F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77E4E" w14:textId="550807A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54E13" w14:textId="01DA3D8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123A5" w14:textId="0CEBABA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</w:tr>
      <w:tr w:rsidR="0024664A" w:rsidRPr="00396A52" w14:paraId="768FF3B7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EEE8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H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223E2" w14:textId="48EA6F4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789B2" w14:textId="069845C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A170E" w14:textId="6BDFE83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34011" w14:textId="16D144D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D86B3" w14:textId="398B501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52F2F" w14:textId="16C1D8E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1FF73A18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5A4ED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Y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4CBE0" w14:textId="40A4AF5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E178F" w14:textId="1AD8980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A91DB" w14:textId="6B6F8CB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A4E48" w14:textId="48DCC87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A0430" w14:textId="5FBCFCA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F6BCC" w14:textId="6B6305E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483B9724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C5B0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Z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DBB45" w14:textId="286EC6A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60CB9" w14:textId="7EF305A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2FA11" w14:textId="47EA7E4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FFE2C" w14:textId="73AF723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6A6F8" w14:textId="15E0EA5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0286D" w14:textId="768062F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</w:tr>
      <w:tr w:rsidR="0024664A" w:rsidRPr="00396A52" w14:paraId="0FE8BF00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22D1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D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8FCF0" w14:textId="7A17797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C4965" w14:textId="56E4177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8891A" w14:textId="5B0C64B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06304" w14:textId="55CF2D4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36F9D" w14:textId="691E7BB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DA7BB" w14:textId="31F013D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498FA9F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42575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DK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FE21" w14:textId="5327D6A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AFEF1" w14:textId="1B80B09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36448" w14:textId="1F10C62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AD407" w14:textId="5456339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50163" w14:textId="1927525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2FBB8" w14:textId="1D14198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64CAF070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9618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FFD64" w14:textId="37A5CCD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8D4BE" w14:textId="219ECDC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68120" w14:textId="404E033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46518" w14:textId="61DFEC3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7139A" w14:textId="2D3B105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7B22C" w14:textId="708E236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50808F2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6EA34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3ADD9" w14:textId="27ABCF0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13951" w14:textId="4E91208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7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0D04F" w14:textId="01C8C29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45885" w14:textId="731B5FC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4966C" w14:textId="5CD0F33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B783D" w14:textId="744221E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7</w:t>
            </w:r>
          </w:p>
        </w:tc>
      </w:tr>
      <w:tr w:rsidR="0024664A" w:rsidRPr="00396A52" w14:paraId="09865A87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1BB7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FI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0AED3" w14:textId="50750EC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FA74C" w14:textId="4D93C00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1F5DB" w14:textId="59D523C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1DE4C" w14:textId="011C033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A00AC" w14:textId="4E43CEF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89204" w14:textId="72C18F7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5F36AC4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BB3EE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F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269FF" w14:textId="3BF0CB4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92421" w14:textId="1E99020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BFFEE" w14:textId="6CBCD8F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6523C" w14:textId="62454F9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D9C8A" w14:textId="2499909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B44AE" w14:textId="294A56E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</w:tr>
      <w:tr w:rsidR="0024664A" w:rsidRPr="00396A52" w14:paraId="4B7E5A03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C6DF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G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4A4AD" w14:textId="181457F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E8745" w14:textId="202000A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836D0" w14:textId="529562B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B8DBF" w14:textId="25B6263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7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9BD77" w14:textId="160383A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65958" w14:textId="189D6A4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</w:tr>
      <w:tr w:rsidR="0024664A" w:rsidRPr="00396A52" w14:paraId="7843796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0526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H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25767" w14:textId="3CE017A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FC0AB" w14:textId="6E96829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F2715" w14:textId="396CFFB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B04A0" w14:textId="48E65C0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D7094" w14:textId="0FC3957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49A62" w14:textId="742A6F6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</w:tr>
      <w:tr w:rsidR="0024664A" w:rsidRPr="00396A52" w14:paraId="03344242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5D337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HU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4BAA0" w14:textId="2409F39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85735" w14:textId="410F4CF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3FE0" w14:textId="19B979C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D7A59" w14:textId="33E7C2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B797A" w14:textId="0C4AE4B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032A9" w14:textId="0871EF0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</w:tr>
      <w:tr w:rsidR="0024664A" w:rsidRPr="00396A52" w14:paraId="59E0A0B4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E8EA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4859A" w14:textId="34F9833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62DFD" w14:textId="2730549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F37B0" w14:textId="071DBE0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824F7" w14:textId="2177F1C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F0341" w14:textId="5F4AF8C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CA130" w14:textId="2F6653C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</w:tr>
      <w:tr w:rsidR="0024664A" w:rsidRPr="00396A52" w14:paraId="3247B018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1F362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2AFD9" w14:textId="2838B30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0E8FB" w14:textId="0837D8B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6B429" w14:textId="233659B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A4D9A" w14:textId="754190F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FFC70" w14:textId="6837B97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43952" w14:textId="082A0BA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718B7F7B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B5021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DB970" w14:textId="3BC937F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FC10E" w14:textId="0ECD0A4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DE585" w14:textId="6ADE535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AD1F8" w14:textId="61113AF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5E8D7" w14:textId="31CF558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26077" w14:textId="0523961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6</w:t>
            </w:r>
          </w:p>
        </w:tc>
      </w:tr>
      <w:tr w:rsidR="0024664A" w:rsidRPr="00396A52" w14:paraId="2D7A98F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6921D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022E7" w14:textId="226D0B4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7AC85" w14:textId="1996C3B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2316D" w14:textId="7A3D7CC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EE488" w14:textId="4399368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22F9D" w14:textId="6B14ED4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97DC4" w14:textId="77839AB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27CE57CF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B8151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U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CD9BE" w14:textId="79DC8F3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A1549" w14:textId="74A10A0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F3B08" w14:textId="7F60ABA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86D82" w14:textId="6B7E953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DF8A2" w14:textId="73C0EAF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8219D" w14:textId="2CE1F15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</w:tr>
      <w:tr w:rsidR="0024664A" w:rsidRPr="00396A52" w14:paraId="2A24F00C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B5686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V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3209A" w14:textId="2825A49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6B08D" w14:textId="6A662AB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FEDC2" w14:textId="2023765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111D5" w14:textId="67DE2F6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5D07F" w14:textId="581271A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C9A36" w14:textId="29D0E87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4ACC570B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9BB72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M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9025F" w14:textId="49052B1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CB6F4" w14:textId="0D48143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36A35" w14:textId="360B449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E5C9A" w14:textId="51A783A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3689E" w14:textId="105052C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16C15" w14:textId="31C4A75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</w:tr>
      <w:tr w:rsidR="0024664A" w:rsidRPr="00396A52" w14:paraId="4FFB6D6B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40CC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NL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9EDBB" w14:textId="50751E9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1D974" w14:textId="320A421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00BA9" w14:textId="4DBA8E6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C280A" w14:textId="3264523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8D2B7" w14:textId="0728E15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86A1B" w14:textId="12FB09B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</w:tr>
      <w:tr w:rsidR="0024664A" w:rsidRPr="00396A52" w14:paraId="27207BDF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17304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NO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655CA" w14:textId="6EC53F6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6119C" w14:textId="53EA930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E3E73" w14:textId="39578FF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EA522" w14:textId="1F264A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1F4A6" w14:textId="619AFA6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36258" w14:textId="619DC18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64ED9FC5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CF2CE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PL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B85AD" w14:textId="2A3D172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42A91" w14:textId="0FC642C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1EC05" w14:textId="45D8DB9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852A9" w14:textId="2663CE2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7E4E0" w14:textId="21C97C8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44A27" w14:textId="22C82D6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</w:tr>
      <w:tr w:rsidR="0024664A" w:rsidRPr="00396A52" w14:paraId="000177F2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72E1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P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02D48" w14:textId="56F89D3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5DF7A" w14:textId="062625F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B0743" w14:textId="001A919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27B2B" w14:textId="459B565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BF4B2" w14:textId="3BA2F14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6FC7F" w14:textId="399C533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1FD27B54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3304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RO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07BA0" w14:textId="0554BFC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36A51" w14:textId="7C82850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259F3" w14:textId="62C20B9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1A5C7" w14:textId="287E7B3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1AFB8" w14:textId="07C9F08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ED307" w14:textId="12F3BB8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</w:tr>
      <w:tr w:rsidR="0024664A" w:rsidRPr="00396A52" w14:paraId="34F6AA30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1F97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B392B" w14:textId="513CF3E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D0DA5" w14:textId="0005502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169C8" w14:textId="7E95B63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3D46E" w14:textId="4A8AEF9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95156" w14:textId="50352D9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20DC3" w14:textId="79EC3FF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</w:tr>
      <w:tr w:rsidR="0024664A" w:rsidRPr="00396A52" w14:paraId="6B1E1A9B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BBDB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I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9095D" w14:textId="77CC59A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91B82" w14:textId="51313A8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14BA1" w14:textId="3B9B09A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F2DA4" w14:textId="2C82BB5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6B15C" w14:textId="641CE0D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F0CE1" w14:textId="355BF70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5</w:t>
            </w:r>
          </w:p>
        </w:tc>
      </w:tr>
      <w:tr w:rsidR="0024664A" w:rsidRPr="00396A52" w14:paraId="74A1D7D1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FAAB6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K</w:t>
            </w:r>
          </w:p>
        </w:tc>
        <w:tc>
          <w:tcPr>
            <w:tcW w:w="11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4F272" w14:textId="0723054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5A94C" w14:textId="3173DED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3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CB70D" w14:textId="17A87A6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763E2" w14:textId="297D74B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12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FC02C" w14:textId="4037713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  <w:tc>
          <w:tcPr>
            <w:tcW w:w="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C478D" w14:textId="24A5AD4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4</w:t>
            </w:r>
          </w:p>
        </w:tc>
      </w:tr>
      <w:tr w:rsidR="0024664A" w:rsidRPr="00396A52" w14:paraId="63F195A2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E166D5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UK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32E79A" w14:textId="2699BA4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EBB9EB" w14:textId="204708B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481DF9" w14:textId="2B37B44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B2BCBD" w14:textId="38F2D84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FF6BFD" w14:textId="2745626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DE8DC5" w14:textId="4D9536E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137BD29D" w14:textId="77777777" w:rsidTr="00AA5B5A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6443D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4B093" w14:textId="4553678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6DE22" w14:textId="13568C8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47306" w14:textId="09A316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DA19E" w14:textId="513688D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E0EBA" w14:textId="1A48F7A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7D7BB" w14:textId="37EB7E0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</w:tr>
    </w:tbl>
    <w:p w14:paraId="104B94EC" w14:textId="77777777" w:rsidR="0024664A" w:rsidRPr="00396A52" w:rsidRDefault="0024664A" w:rsidP="0024664A">
      <w:pPr>
        <w:jc w:val="both"/>
        <w:rPr>
          <w:b/>
          <w:bCs/>
        </w:rPr>
      </w:pPr>
    </w:p>
    <w:p w14:paraId="7FA939FD" w14:textId="0C0201DA" w:rsidR="0024664A" w:rsidRPr="00396A52" w:rsidRDefault="0024664A">
      <w:pPr>
        <w:rPr>
          <w:b/>
          <w:bCs/>
        </w:rPr>
      </w:pPr>
      <w:r w:rsidRPr="00396A52">
        <w:rPr>
          <w:b/>
          <w:bCs/>
        </w:rPr>
        <w:br w:type="page"/>
      </w:r>
    </w:p>
    <w:p w14:paraId="5BA6A105" w14:textId="625196BE" w:rsidR="0024664A" w:rsidRPr="00396A52" w:rsidRDefault="0024664A" w:rsidP="0024664A">
      <w:pPr>
        <w:jc w:val="both"/>
        <w:rPr>
          <w:b/>
          <w:bCs/>
        </w:rPr>
      </w:pPr>
      <w:r w:rsidRPr="00396A52">
        <w:rPr>
          <w:b/>
          <w:bCs/>
        </w:rPr>
        <w:lastRenderedPageBreak/>
        <w:t>Table S4. Productivity-weighted labor force dependency ratio in 2020 and 2060 by scenario</w:t>
      </w:r>
    </w:p>
    <w:tbl>
      <w:tblPr>
        <w:tblW w:w="8041" w:type="dxa"/>
        <w:tblLook w:val="04A0" w:firstRow="1" w:lastRow="0" w:firstColumn="1" w:lastColumn="0" w:noHBand="0" w:noVBand="1"/>
      </w:tblPr>
      <w:tblGrid>
        <w:gridCol w:w="960"/>
        <w:gridCol w:w="1180"/>
        <w:gridCol w:w="1597"/>
        <w:gridCol w:w="1323"/>
        <w:gridCol w:w="890"/>
        <w:gridCol w:w="1201"/>
        <w:gridCol w:w="890"/>
      </w:tblGrid>
      <w:tr w:rsidR="0024664A" w:rsidRPr="00396A52" w14:paraId="1EE8BDF4" w14:textId="77777777" w:rsidTr="00AA5B5A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C28CA" w14:textId="77777777" w:rsidR="0024664A" w:rsidRPr="00396A52" w:rsidRDefault="0024664A" w:rsidP="00AA5B5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ountry</w:t>
            </w:r>
          </w:p>
        </w:tc>
        <w:tc>
          <w:tcPr>
            <w:tcW w:w="11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59D69" w14:textId="77777777" w:rsidR="0024664A" w:rsidRPr="00396A52" w:rsidRDefault="0024664A" w:rsidP="00AA5B5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2020</w:t>
            </w:r>
          </w:p>
        </w:tc>
        <w:tc>
          <w:tcPr>
            <w:tcW w:w="590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47851" w14:textId="77777777" w:rsidR="0024664A" w:rsidRPr="00396A52" w:rsidRDefault="0024664A" w:rsidP="00AA5B5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2060</w:t>
            </w:r>
          </w:p>
        </w:tc>
      </w:tr>
      <w:tr w:rsidR="0024664A" w:rsidRPr="00396A52" w14:paraId="0010CA43" w14:textId="77777777" w:rsidTr="00AA5B5A">
        <w:trPr>
          <w:trHeight w:val="300"/>
        </w:trPr>
        <w:tc>
          <w:tcPr>
            <w:tcW w:w="9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CBFD4D" w14:textId="77777777" w:rsidR="0024664A" w:rsidRPr="00396A52" w:rsidRDefault="0024664A" w:rsidP="00AA5B5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1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9C14DA2" w14:textId="77777777" w:rsidR="0024664A" w:rsidRPr="00396A52" w:rsidRDefault="0024664A" w:rsidP="00AA5B5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CC37D0" w14:textId="77777777" w:rsidR="0024664A" w:rsidRPr="00396A52" w:rsidRDefault="0024664A" w:rsidP="00AA5B5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Reference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85F8FC" w14:textId="77777777" w:rsidR="0024664A" w:rsidRPr="00396A52" w:rsidRDefault="0024664A" w:rsidP="00AA5B5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urope+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ADADE5" w14:textId="77777777" w:rsidR="0024664A" w:rsidRPr="00396A52" w:rsidRDefault="0024664A" w:rsidP="00AA5B5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SA+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F4F593" w14:textId="77777777" w:rsidR="0024664A" w:rsidRPr="00396A52" w:rsidRDefault="0024664A" w:rsidP="00AA5B5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MENA+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7DB189" w14:textId="77777777" w:rsidR="0024664A" w:rsidRPr="00396A52" w:rsidRDefault="0024664A" w:rsidP="00AA5B5A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Asia+</w:t>
            </w:r>
          </w:p>
        </w:tc>
      </w:tr>
      <w:tr w:rsidR="0024664A" w:rsidRPr="00396A52" w14:paraId="4153D846" w14:textId="77777777" w:rsidTr="00AA5B5A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C18A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AT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97303" w14:textId="7627DBA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E2D1A" w14:textId="5CC9FD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537C1" w14:textId="33099A3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8C3E0" w14:textId="3ED8884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F3D44" w14:textId="2514DCE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E5230" w14:textId="1C35721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</w:tr>
      <w:tr w:rsidR="0024664A" w:rsidRPr="00396A52" w14:paraId="4CEAB5FD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CD14B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B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5F83F" w14:textId="01AB0D6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16619" w14:textId="61FF691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6A56D" w14:textId="49360C6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4FFFE" w14:textId="1629EA8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D925B" w14:textId="423C53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49A27" w14:textId="6AD79C8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</w:tr>
      <w:tr w:rsidR="0024664A" w:rsidRPr="00396A52" w14:paraId="61C70929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4935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BG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61234" w14:textId="7F82220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5304F" w14:textId="0E33BA1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AEAE4" w14:textId="101902C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1FC67" w14:textId="4D5DE1B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CD184" w14:textId="7882977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E5D1D" w14:textId="61E5D7E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576D0699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74BC1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H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1E722" w14:textId="254A811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CC9C9" w14:textId="746E8C4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5F3F7" w14:textId="4550041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D43AA" w14:textId="35092C2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9B10A" w14:textId="2275A83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9B622" w14:textId="7CA4F77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50E1651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30A08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Y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47E57" w14:textId="6066C8A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FBA9A" w14:textId="6D78CAE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68E78" w14:textId="65E9BE7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47A58" w14:textId="016AAA8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65943" w14:textId="130D3B0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B2A45" w14:textId="36DAF75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5510E06F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117B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CZ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8F126" w14:textId="7A99511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814E6" w14:textId="436900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68A15" w14:textId="67425EE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C08E4" w14:textId="69837C1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DF4AF" w14:textId="36196DC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0BFF5" w14:textId="6172FC0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41FEDE10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EF8A4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D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557C9" w14:textId="17BDA3A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59A4E" w14:textId="4A3BD63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D6578" w14:textId="4906EFC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AA335" w14:textId="4524E27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40757" w14:textId="3394ACB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A5B57" w14:textId="1B204E4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4431550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9F443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DK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C901F" w14:textId="67238F7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1D0AC" w14:textId="6B748ED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F4767" w14:textId="04DDA9C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30A10" w14:textId="6B513C9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60B3D" w14:textId="5667337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9EDB7" w14:textId="769241A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014FECC5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8D02E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7433D" w14:textId="374B70C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B3C6C" w14:textId="51B0521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9DD17" w14:textId="3EDC5DE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39DBD" w14:textId="565B0DB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72217" w14:textId="5667187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3C2AB" w14:textId="4F4EA23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730B81E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B0274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E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A0185" w14:textId="2AA3B65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9278E" w14:textId="5448E22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F3D10" w14:textId="54D2524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67DC8" w14:textId="2919E68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43BF1" w14:textId="30534FD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C8808" w14:textId="21E8EDB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51C46F3C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47E4D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FI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E06BF" w14:textId="761ABD0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59EC1" w14:textId="7E264E1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85C5A" w14:textId="409A9E5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BEDD7" w14:textId="38A3988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048C4" w14:textId="5EB0FA1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46430" w14:textId="056F270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</w:tr>
      <w:tr w:rsidR="0024664A" w:rsidRPr="00396A52" w14:paraId="204DF13C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C3CE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F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9E155" w14:textId="3CA413E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64B53" w14:textId="7BB9A4C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49A01" w14:textId="3FE4042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4CCBD" w14:textId="549E178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F473A" w14:textId="5370C23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C4A60" w14:textId="13E8182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3B709E3C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C52A7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G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BB1EC" w14:textId="71B652E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5A219" w14:textId="7227D26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85A1F" w14:textId="68A1910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62436" w14:textId="409850A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81A5D" w14:textId="5D0F2BA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82718" w14:textId="54B527D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47C9978A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32774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HR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D8E2A" w14:textId="7921A01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3D938" w14:textId="0795161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10BC5" w14:textId="53BAE86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D308E" w14:textId="2AC2F3B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C5C9A" w14:textId="2DADAE3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94F72" w14:textId="296A78B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60754A36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75BC8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HU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8C88B" w14:textId="43CEE37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261E0" w14:textId="667C505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19F00" w14:textId="62EF554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D878F" w14:textId="2FDC722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65A81" w14:textId="08668F7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AF3BD" w14:textId="2ACBE2A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68E9CD52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CEE6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3D29F" w14:textId="2A210D7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3DD61" w14:textId="0CE9A8C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08DE2" w14:textId="32A9ED2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FE10F" w14:textId="201B8DD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9BAA4" w14:textId="0E801C9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9F647" w14:textId="141E66B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173DA7BD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6A03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D97F4" w14:textId="4F7AA3B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B3F30" w14:textId="7E10AEE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3DC38" w14:textId="0369FBC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42AA1" w14:textId="74AFE27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45DF8" w14:textId="48250BE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5DA1E" w14:textId="0F98CDB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</w:tr>
      <w:tr w:rsidR="0024664A" w:rsidRPr="00396A52" w14:paraId="0BFF6278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8B46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I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ED7B2" w14:textId="76284AA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5AB8B" w14:textId="7155D72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2D248" w14:textId="173219C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9E574" w14:textId="261F06F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4700E" w14:textId="35DA0F0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B858E" w14:textId="19387BC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</w:tr>
      <w:tr w:rsidR="0024664A" w:rsidRPr="00396A52" w14:paraId="261DE9E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14CD0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CC2BF" w14:textId="2B6EEE1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7E48A" w14:textId="746335C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6316" w14:textId="7551BA7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144D8" w14:textId="2684C08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AE411" w14:textId="555844A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C3298" w14:textId="20CC730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28D4F591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41AD6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U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6799C" w14:textId="542AD8E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3FE6F" w14:textId="6F20B01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4BAF9" w14:textId="79082C2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5A358" w14:textId="0EB683F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84C59" w14:textId="7497948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5C2F4" w14:textId="638E5C5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468237F6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D76D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LV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60F85" w14:textId="44EF560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E383B" w14:textId="7C7DCC3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0243F" w14:textId="6E126FC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B65A0" w14:textId="30825C9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64B57" w14:textId="53873A9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54CDB" w14:textId="712480C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</w:tr>
      <w:tr w:rsidR="0024664A" w:rsidRPr="00396A52" w14:paraId="35826B2F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9C05F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M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5B47B" w14:textId="23D3757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9C6D2" w14:textId="01EF0EF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D54F5" w14:textId="3433028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11FC7" w14:textId="7DBDB34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D2156" w14:textId="5EED8EB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4A673" w14:textId="5036BEE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67F3CE43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6C902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NL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A30E4" w14:textId="503C469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2422B" w14:textId="6BF564B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12CF5" w14:textId="28322322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69BD5" w14:textId="49B9B9F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4F25B" w14:textId="049BEF8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23479" w14:textId="55EE309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504376E6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CC50C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NO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015A2" w14:textId="38951F3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AAB23" w14:textId="36E7D69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43BE7" w14:textId="3C1787E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ACCC1" w14:textId="78992A6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DFF06" w14:textId="6EF6A8B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D6D36" w14:textId="6779638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5C4E46C6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3DEE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PL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5AE46" w14:textId="2A12052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B92F6" w14:textId="4B14732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1D7EA" w14:textId="6AFA605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4D8BD" w14:textId="726DF80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BB55C" w14:textId="442E8B5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95713" w14:textId="68BFDA4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2A76E79C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DEFB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PT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26539" w14:textId="07B034A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20D75" w14:textId="0929387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AFB7F" w14:textId="7B2C13A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F279B" w14:textId="38CFB50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F3182" w14:textId="0D9518E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B3E04" w14:textId="261199C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</w:tr>
      <w:tr w:rsidR="0024664A" w:rsidRPr="00396A52" w14:paraId="4FA3FC4E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02271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RO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60990" w14:textId="316B61F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2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9C237" w14:textId="55730AC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C76D8" w14:textId="5C47F6C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82585" w14:textId="044BCDC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42C1E" w14:textId="0B4CECE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D5BB6" w14:textId="45A4E049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4EABA498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3161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3C527" w14:textId="025B1F6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7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F3D9D" w14:textId="03ED4BC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B7EB6" w14:textId="60E4600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8DB52" w14:textId="4EBD60C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28C0A" w14:textId="22AAC23A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33EC3" w14:textId="2810DB4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396A52" w14:paraId="7F91F41C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62852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I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5A81C" w14:textId="16A858D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EF73C" w14:textId="5B5CD7C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FBA6C" w14:textId="78D2390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FA45E" w14:textId="3702E4AF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1698A" w14:textId="354C3896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AA03B" w14:textId="18C58B0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742D44C3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EDFF8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SK</w:t>
            </w:r>
          </w:p>
        </w:tc>
        <w:tc>
          <w:tcPr>
            <w:tcW w:w="11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E211" w14:textId="67BE5E5D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79021" w14:textId="1376320E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3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0EF78" w14:textId="79794FE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FB241" w14:textId="4A27B9D5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12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62210" w14:textId="34DA56D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  <w:tc>
          <w:tcPr>
            <w:tcW w:w="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56700" w14:textId="61CE6988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1</w:t>
            </w:r>
          </w:p>
        </w:tc>
      </w:tr>
      <w:tr w:rsidR="0024664A" w:rsidRPr="00396A52" w14:paraId="0B0F5200" w14:textId="77777777" w:rsidTr="00AA5B5A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B3DDE9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UK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54EADF" w14:textId="6C51CD9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C31B78" w14:textId="391715C1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0195BF" w14:textId="34E9141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DAA158" w14:textId="3E66C87C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6C8874" w14:textId="39FDC07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BBC207" w14:textId="3735A4DB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8</w:t>
            </w:r>
          </w:p>
        </w:tc>
      </w:tr>
      <w:tr w:rsidR="0024664A" w:rsidRPr="0024664A" w14:paraId="767198BE" w14:textId="77777777" w:rsidTr="00AA5B5A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97A1A" w14:textId="77777777" w:rsidR="0024664A" w:rsidRPr="00396A52" w:rsidRDefault="0024664A" w:rsidP="0024664A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6A52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E28CF" w14:textId="0F6F92F0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0.9</w:t>
            </w:r>
          </w:p>
        </w:tc>
        <w:tc>
          <w:tcPr>
            <w:tcW w:w="15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08696" w14:textId="23EEC75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7E5DC" w14:textId="41D0B1C7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9F9B1" w14:textId="1EA51363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CF42A" w14:textId="27EEDB84" w:rsidR="0024664A" w:rsidRPr="00396A52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FA249" w14:textId="6187170F" w:rsidR="0024664A" w:rsidRPr="0024664A" w:rsidRDefault="0024664A" w:rsidP="0024664A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396A52">
              <w:rPr>
                <w:rFonts w:ascii="Calibri" w:hAnsi="Calibri" w:cs="Calibri"/>
                <w:color w:val="000000"/>
              </w:rPr>
              <w:t>1.0</w:t>
            </w:r>
          </w:p>
        </w:tc>
      </w:tr>
    </w:tbl>
    <w:p w14:paraId="440DACAF" w14:textId="77777777" w:rsidR="0024664A" w:rsidRPr="00F06F7D" w:rsidRDefault="0024664A" w:rsidP="00E64211">
      <w:pPr>
        <w:jc w:val="both"/>
        <w:rPr>
          <w:b/>
          <w:bCs/>
        </w:rPr>
      </w:pPr>
    </w:p>
    <w:sectPr w:rsidR="0024664A" w:rsidRPr="00F06F7D" w:rsidSect="0000493D">
      <w:footerReference w:type="default" r:id="rId17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1BE469" w14:textId="77777777" w:rsidR="002E292B" w:rsidRDefault="002E292B" w:rsidP="00E54234">
      <w:r>
        <w:separator/>
      </w:r>
    </w:p>
  </w:endnote>
  <w:endnote w:type="continuationSeparator" w:id="0">
    <w:p w14:paraId="4C0E33AE" w14:textId="77777777" w:rsidR="002E292B" w:rsidRDefault="002E292B" w:rsidP="00E542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311575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FDEFB2" w14:textId="26EC7852" w:rsidR="00484B4D" w:rsidRDefault="00484B4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11AAC69" w14:textId="77777777" w:rsidR="00484B4D" w:rsidRDefault="00484B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A67A42" w14:textId="77777777" w:rsidR="002E292B" w:rsidRDefault="002E292B" w:rsidP="00E54234">
      <w:r>
        <w:separator/>
      </w:r>
    </w:p>
  </w:footnote>
  <w:footnote w:type="continuationSeparator" w:id="0">
    <w:p w14:paraId="15EF0885" w14:textId="77777777" w:rsidR="002E292B" w:rsidRDefault="002E292B" w:rsidP="00E542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3721C4"/>
    <w:multiLevelType w:val="hybridMultilevel"/>
    <w:tmpl w:val="10D075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6EC5B86"/>
    <w:multiLevelType w:val="hybridMultilevel"/>
    <w:tmpl w:val="E102CB02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C6787E"/>
    <w:multiLevelType w:val="hybridMultilevel"/>
    <w:tmpl w:val="B3A44B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4735CB"/>
    <w:multiLevelType w:val="hybridMultilevel"/>
    <w:tmpl w:val="86C47E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CBC344B"/>
    <w:multiLevelType w:val="hybridMultilevel"/>
    <w:tmpl w:val="E188C454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4B954B41"/>
    <w:multiLevelType w:val="hybridMultilevel"/>
    <w:tmpl w:val="9948C6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90A18E4"/>
    <w:multiLevelType w:val="hybridMultilevel"/>
    <w:tmpl w:val="401A98FA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5CC65396"/>
    <w:multiLevelType w:val="hybridMultilevel"/>
    <w:tmpl w:val="7D640C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E0E10AE"/>
    <w:multiLevelType w:val="hybridMultilevel"/>
    <w:tmpl w:val="108878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378472E"/>
    <w:multiLevelType w:val="hybridMultilevel"/>
    <w:tmpl w:val="EA6E2ACC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9DF54A5"/>
    <w:multiLevelType w:val="hybridMultilevel"/>
    <w:tmpl w:val="EE7830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79746336">
    <w:abstractNumId w:val="3"/>
  </w:num>
  <w:num w:numId="2" w16cid:durableId="708185865">
    <w:abstractNumId w:val="9"/>
  </w:num>
  <w:num w:numId="3" w16cid:durableId="1363239619">
    <w:abstractNumId w:val="7"/>
  </w:num>
  <w:num w:numId="4" w16cid:durableId="1158229644">
    <w:abstractNumId w:val="2"/>
  </w:num>
  <w:num w:numId="5" w16cid:durableId="1235353821">
    <w:abstractNumId w:val="6"/>
  </w:num>
  <w:num w:numId="6" w16cid:durableId="403600811">
    <w:abstractNumId w:val="4"/>
  </w:num>
  <w:num w:numId="7" w16cid:durableId="2017803009">
    <w:abstractNumId w:val="5"/>
  </w:num>
  <w:num w:numId="8" w16cid:durableId="977223147">
    <w:abstractNumId w:val="8"/>
  </w:num>
  <w:num w:numId="9" w16cid:durableId="271936183">
    <w:abstractNumId w:val="10"/>
  </w:num>
  <w:num w:numId="10" w16cid:durableId="640506015">
    <w:abstractNumId w:val="0"/>
  </w:num>
  <w:num w:numId="11" w16cid:durableId="3164263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1C2A"/>
    <w:rsid w:val="0000493D"/>
    <w:rsid w:val="00016D52"/>
    <w:rsid w:val="00023B25"/>
    <w:rsid w:val="00031A5F"/>
    <w:rsid w:val="00041CB3"/>
    <w:rsid w:val="000538F8"/>
    <w:rsid w:val="00080559"/>
    <w:rsid w:val="000B4030"/>
    <w:rsid w:val="000B5864"/>
    <w:rsid w:val="000D41D0"/>
    <w:rsid w:val="000D7879"/>
    <w:rsid w:val="00107FBC"/>
    <w:rsid w:val="00126834"/>
    <w:rsid w:val="001403D5"/>
    <w:rsid w:val="00143915"/>
    <w:rsid w:val="001616B8"/>
    <w:rsid w:val="001910FF"/>
    <w:rsid w:val="001939D2"/>
    <w:rsid w:val="00196EFD"/>
    <w:rsid w:val="001C36BF"/>
    <w:rsid w:val="001D6D2B"/>
    <w:rsid w:val="001D7159"/>
    <w:rsid w:val="001E06DF"/>
    <w:rsid w:val="001E5083"/>
    <w:rsid w:val="001E783F"/>
    <w:rsid w:val="001F5855"/>
    <w:rsid w:val="002126C0"/>
    <w:rsid w:val="00212FDC"/>
    <w:rsid w:val="00232246"/>
    <w:rsid w:val="0023685E"/>
    <w:rsid w:val="002424CC"/>
    <w:rsid w:val="00245690"/>
    <w:rsid w:val="0024664A"/>
    <w:rsid w:val="002547A3"/>
    <w:rsid w:val="002571BC"/>
    <w:rsid w:val="00270FCC"/>
    <w:rsid w:val="00297B01"/>
    <w:rsid w:val="002A3410"/>
    <w:rsid w:val="002B331D"/>
    <w:rsid w:val="002C092A"/>
    <w:rsid w:val="002C3B71"/>
    <w:rsid w:val="002D6F86"/>
    <w:rsid w:val="002E292B"/>
    <w:rsid w:val="002E6DB0"/>
    <w:rsid w:val="00315821"/>
    <w:rsid w:val="00315CB7"/>
    <w:rsid w:val="003454A2"/>
    <w:rsid w:val="0035070A"/>
    <w:rsid w:val="0036078B"/>
    <w:rsid w:val="003873F8"/>
    <w:rsid w:val="0038778C"/>
    <w:rsid w:val="003877B0"/>
    <w:rsid w:val="00396A52"/>
    <w:rsid w:val="003E1B72"/>
    <w:rsid w:val="003E476E"/>
    <w:rsid w:val="0041057C"/>
    <w:rsid w:val="00410A98"/>
    <w:rsid w:val="0043485E"/>
    <w:rsid w:val="00434FA9"/>
    <w:rsid w:val="00454E2B"/>
    <w:rsid w:val="00481666"/>
    <w:rsid w:val="00483764"/>
    <w:rsid w:val="00484B4D"/>
    <w:rsid w:val="004867C2"/>
    <w:rsid w:val="00495738"/>
    <w:rsid w:val="004A4E16"/>
    <w:rsid w:val="004B0C7A"/>
    <w:rsid w:val="004B3685"/>
    <w:rsid w:val="004C282B"/>
    <w:rsid w:val="004C7636"/>
    <w:rsid w:val="004D74CC"/>
    <w:rsid w:val="005064C8"/>
    <w:rsid w:val="00520C3A"/>
    <w:rsid w:val="00541663"/>
    <w:rsid w:val="00565AE3"/>
    <w:rsid w:val="00565C58"/>
    <w:rsid w:val="00565F77"/>
    <w:rsid w:val="005677E2"/>
    <w:rsid w:val="00584666"/>
    <w:rsid w:val="00586678"/>
    <w:rsid w:val="005A08BA"/>
    <w:rsid w:val="005C3ED2"/>
    <w:rsid w:val="005D4AB7"/>
    <w:rsid w:val="005E4CA3"/>
    <w:rsid w:val="005F26CA"/>
    <w:rsid w:val="005F42C8"/>
    <w:rsid w:val="005F5D1C"/>
    <w:rsid w:val="00611F1D"/>
    <w:rsid w:val="0063266E"/>
    <w:rsid w:val="0063293D"/>
    <w:rsid w:val="0063494B"/>
    <w:rsid w:val="0063650F"/>
    <w:rsid w:val="00644F06"/>
    <w:rsid w:val="00661CA7"/>
    <w:rsid w:val="006633A8"/>
    <w:rsid w:val="0067111F"/>
    <w:rsid w:val="0068154D"/>
    <w:rsid w:val="006848E4"/>
    <w:rsid w:val="00695495"/>
    <w:rsid w:val="006F0411"/>
    <w:rsid w:val="0070099B"/>
    <w:rsid w:val="007048C8"/>
    <w:rsid w:val="00705423"/>
    <w:rsid w:val="00774211"/>
    <w:rsid w:val="00782B63"/>
    <w:rsid w:val="00790EA6"/>
    <w:rsid w:val="007A17E0"/>
    <w:rsid w:val="007B7A02"/>
    <w:rsid w:val="0080646C"/>
    <w:rsid w:val="0081199A"/>
    <w:rsid w:val="00815D77"/>
    <w:rsid w:val="0081686B"/>
    <w:rsid w:val="00835F8A"/>
    <w:rsid w:val="00842AD6"/>
    <w:rsid w:val="0084369F"/>
    <w:rsid w:val="008578F6"/>
    <w:rsid w:val="00883C05"/>
    <w:rsid w:val="00890411"/>
    <w:rsid w:val="00893B35"/>
    <w:rsid w:val="00896DA4"/>
    <w:rsid w:val="008A6566"/>
    <w:rsid w:val="008B6E31"/>
    <w:rsid w:val="008B792A"/>
    <w:rsid w:val="008F2386"/>
    <w:rsid w:val="008F2C46"/>
    <w:rsid w:val="009509C0"/>
    <w:rsid w:val="009561AB"/>
    <w:rsid w:val="00956D76"/>
    <w:rsid w:val="00957528"/>
    <w:rsid w:val="009622FF"/>
    <w:rsid w:val="009812C4"/>
    <w:rsid w:val="00986AD1"/>
    <w:rsid w:val="009B27B3"/>
    <w:rsid w:val="009C1C2A"/>
    <w:rsid w:val="009D1E0C"/>
    <w:rsid w:val="009D36AF"/>
    <w:rsid w:val="009E4642"/>
    <w:rsid w:val="00A00E6C"/>
    <w:rsid w:val="00A020D4"/>
    <w:rsid w:val="00A12E5E"/>
    <w:rsid w:val="00A143BA"/>
    <w:rsid w:val="00A25907"/>
    <w:rsid w:val="00A4402C"/>
    <w:rsid w:val="00A57A43"/>
    <w:rsid w:val="00A73324"/>
    <w:rsid w:val="00AA1776"/>
    <w:rsid w:val="00AB52C7"/>
    <w:rsid w:val="00AB70EB"/>
    <w:rsid w:val="00AB7211"/>
    <w:rsid w:val="00AD3B88"/>
    <w:rsid w:val="00AD48F8"/>
    <w:rsid w:val="00AE49B9"/>
    <w:rsid w:val="00AE5B79"/>
    <w:rsid w:val="00B14418"/>
    <w:rsid w:val="00B2486E"/>
    <w:rsid w:val="00B26A77"/>
    <w:rsid w:val="00B40602"/>
    <w:rsid w:val="00B51483"/>
    <w:rsid w:val="00B74C59"/>
    <w:rsid w:val="00B82260"/>
    <w:rsid w:val="00B90723"/>
    <w:rsid w:val="00BD5F7B"/>
    <w:rsid w:val="00C30FB7"/>
    <w:rsid w:val="00C31C07"/>
    <w:rsid w:val="00C426B3"/>
    <w:rsid w:val="00C430F2"/>
    <w:rsid w:val="00C444A2"/>
    <w:rsid w:val="00C46AD0"/>
    <w:rsid w:val="00C523B4"/>
    <w:rsid w:val="00C6508A"/>
    <w:rsid w:val="00C70738"/>
    <w:rsid w:val="00C8197C"/>
    <w:rsid w:val="00C86873"/>
    <w:rsid w:val="00CA277B"/>
    <w:rsid w:val="00D16225"/>
    <w:rsid w:val="00D35354"/>
    <w:rsid w:val="00D4628A"/>
    <w:rsid w:val="00D508A8"/>
    <w:rsid w:val="00D54CC7"/>
    <w:rsid w:val="00D63642"/>
    <w:rsid w:val="00D65012"/>
    <w:rsid w:val="00D85D05"/>
    <w:rsid w:val="00D95690"/>
    <w:rsid w:val="00DA1CBA"/>
    <w:rsid w:val="00DA57B7"/>
    <w:rsid w:val="00DB515D"/>
    <w:rsid w:val="00DD5B6F"/>
    <w:rsid w:val="00DE0EDD"/>
    <w:rsid w:val="00DE1F87"/>
    <w:rsid w:val="00DE3F54"/>
    <w:rsid w:val="00DF100F"/>
    <w:rsid w:val="00DF13AD"/>
    <w:rsid w:val="00DF1EEC"/>
    <w:rsid w:val="00DF5586"/>
    <w:rsid w:val="00E33DA7"/>
    <w:rsid w:val="00E54234"/>
    <w:rsid w:val="00E64211"/>
    <w:rsid w:val="00E676BC"/>
    <w:rsid w:val="00E93623"/>
    <w:rsid w:val="00EB7805"/>
    <w:rsid w:val="00EC6675"/>
    <w:rsid w:val="00ED36C5"/>
    <w:rsid w:val="00EE3E44"/>
    <w:rsid w:val="00EE4ACE"/>
    <w:rsid w:val="00F06F7D"/>
    <w:rsid w:val="00F15AE4"/>
    <w:rsid w:val="00F4353C"/>
    <w:rsid w:val="00F629DA"/>
    <w:rsid w:val="00F74661"/>
    <w:rsid w:val="00F74E44"/>
    <w:rsid w:val="00F801AB"/>
    <w:rsid w:val="00F840DB"/>
    <w:rsid w:val="00F84D27"/>
    <w:rsid w:val="00F94648"/>
    <w:rsid w:val="00FB3DE3"/>
    <w:rsid w:val="00FC7D02"/>
    <w:rsid w:val="00FD1790"/>
    <w:rsid w:val="00FF76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E9C025E"/>
  <w15:chartTrackingRefBased/>
  <w15:docId w15:val="{C37D4832-EDDE-41B7-9EB0-0721056569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A17E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A17E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C1C2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5423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5423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54234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C8197C"/>
    <w:rPr>
      <w:vertAlign w:val="superscript"/>
    </w:rPr>
  </w:style>
  <w:style w:type="table" w:styleId="GridTable1Light">
    <w:name w:val="Grid Table 1 Light"/>
    <w:basedOn w:val="TableNormal"/>
    <w:uiPriority w:val="46"/>
    <w:rsid w:val="00C8197C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Heading1Char">
    <w:name w:val="Heading 1 Char"/>
    <w:basedOn w:val="DefaultParagraphFont"/>
    <w:link w:val="Heading1"/>
    <w:uiPriority w:val="9"/>
    <w:rsid w:val="007A17E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A17E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84B4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84B4D"/>
  </w:style>
  <w:style w:type="paragraph" w:styleId="Footer">
    <w:name w:val="footer"/>
    <w:basedOn w:val="Normal"/>
    <w:link w:val="FooterChar"/>
    <w:uiPriority w:val="99"/>
    <w:unhideWhenUsed/>
    <w:rsid w:val="00484B4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84B4D"/>
  </w:style>
  <w:style w:type="paragraph" w:styleId="Bibliography">
    <w:name w:val="Bibliography"/>
    <w:basedOn w:val="Normal"/>
    <w:next w:val="Normal"/>
    <w:uiPriority w:val="37"/>
    <w:unhideWhenUsed/>
    <w:rsid w:val="00F06F7D"/>
    <w:pPr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E642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421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4211"/>
    <w:rPr>
      <w:sz w:val="20"/>
      <w:szCs w:val="20"/>
    </w:rPr>
  </w:style>
  <w:style w:type="table" w:styleId="TableGrid">
    <w:name w:val="Table Grid"/>
    <w:basedOn w:val="TableNormal"/>
    <w:uiPriority w:val="39"/>
    <w:rsid w:val="00E6421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956D76"/>
  </w:style>
  <w:style w:type="character" w:styleId="Hyperlink">
    <w:name w:val="Hyperlink"/>
    <w:basedOn w:val="DefaultParagraphFont"/>
    <w:uiPriority w:val="99"/>
    <w:unhideWhenUsed/>
    <w:rsid w:val="0089041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735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1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0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0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2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6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31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96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otancok@iiasa.ac.at" TargetMode="External"/><Relationship Id="rId13" Type="http://schemas.openxmlformats.org/officeDocument/2006/relationships/chart" Target="charts/chart1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marois@iiasa.ac.at" TargetMode="External"/><Relationship Id="rId12" Type="http://schemas.openxmlformats.org/officeDocument/2006/relationships/image" Target="media/image1.png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chart" Target="charts/chart4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marois@iiasa.ac.at" TargetMode="External"/><Relationship Id="rId5" Type="http://schemas.openxmlformats.org/officeDocument/2006/relationships/footnotes" Target="footnotes.xml"/><Relationship Id="rId15" Type="http://schemas.openxmlformats.org/officeDocument/2006/relationships/chart" Target="charts/chart3.xml"/><Relationship Id="rId10" Type="http://schemas.openxmlformats.org/officeDocument/2006/relationships/hyperlink" Target="mailto:miguel.gonzalez@colmex.mx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orcid.org/0000-0003-2508-7977" TargetMode="External"/><Relationship Id="rId14" Type="http://schemas.openxmlformats.org/officeDocument/2006/relationships/chart" Target="charts/chart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arois\Dropbox\IIASA\QuantMig\Figures%20and%20tables%20-%20New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arois\Dropbox\IIASA\QuantMig\Figures%20and%20tables%20-%20New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arois\Dropbox\IIASA\QuantMig\NHSSC\Revised\Figures%20and%20tables%20-%20New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arois\Dropbox\IIASA\QuantMig\NHSSC\Revised\Figures%20and%20tables%20-%20New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POB Fertility'!$B$4</c:f>
              <c:strCache>
                <c:ptCount val="1"/>
                <c:pt idx="0">
                  <c:v>Arrived at 15+, duration of stay &lt;5 years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'POB Fertility'!$A$5:$A$8</c:f>
              <c:strCache>
                <c:ptCount val="4"/>
                <c:pt idx="0">
                  <c:v>Other Europe</c:v>
                </c:pt>
                <c:pt idx="1">
                  <c:v>Africa, Middle East and North Africa</c:v>
                </c:pt>
                <c:pt idx="2">
                  <c:v>Asia</c:v>
                </c:pt>
                <c:pt idx="3">
                  <c:v>Latin America</c:v>
                </c:pt>
              </c:strCache>
            </c:strRef>
          </c:cat>
          <c:val>
            <c:numRef>
              <c:f>'POB Fertility'!$B$5:$B$8</c:f>
              <c:numCache>
                <c:formatCode>General</c:formatCode>
                <c:ptCount val="4"/>
                <c:pt idx="0">
                  <c:v>2.5972719999999998</c:v>
                </c:pt>
                <c:pt idx="1">
                  <c:v>3.1022189999999998</c:v>
                </c:pt>
                <c:pt idx="2">
                  <c:v>1.865032</c:v>
                </c:pt>
                <c:pt idx="3">
                  <c:v>1.18190100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94E-47ED-92EA-231EE6673D92}"/>
            </c:ext>
          </c:extLst>
        </c:ser>
        <c:ser>
          <c:idx val="1"/>
          <c:order val="1"/>
          <c:tx>
            <c:strRef>
              <c:f>'POB Fertility'!$C$4</c:f>
              <c:strCache>
                <c:ptCount val="1"/>
                <c:pt idx="0">
                  <c:v>Arrived at 15+, duration of stay 5+ years</c:v>
                </c:pt>
              </c:strCache>
            </c:strRef>
          </c:tx>
          <c:spPr>
            <a:solidFill>
              <a:schemeClr val="accent6">
                <a:lumMod val="40000"/>
                <a:lumOff val="60000"/>
              </a:schemeClr>
            </a:solidFill>
            <a:ln>
              <a:noFill/>
            </a:ln>
            <a:effectLst/>
          </c:spPr>
          <c:invertIfNegative val="0"/>
          <c:cat>
            <c:strRef>
              <c:f>'POB Fertility'!$A$5:$A$8</c:f>
              <c:strCache>
                <c:ptCount val="4"/>
                <c:pt idx="0">
                  <c:v>Other Europe</c:v>
                </c:pt>
                <c:pt idx="1">
                  <c:v>Africa, Middle East and North Africa</c:v>
                </c:pt>
                <c:pt idx="2">
                  <c:v>Asia</c:v>
                </c:pt>
                <c:pt idx="3">
                  <c:v>Latin America</c:v>
                </c:pt>
              </c:strCache>
            </c:strRef>
          </c:cat>
          <c:val>
            <c:numRef>
              <c:f>'POB Fertility'!$C$5:$C$8</c:f>
              <c:numCache>
                <c:formatCode>General</c:formatCode>
                <c:ptCount val="4"/>
                <c:pt idx="0">
                  <c:v>1.1492329999999999</c:v>
                </c:pt>
                <c:pt idx="1">
                  <c:v>1.8597699999999999</c:v>
                </c:pt>
                <c:pt idx="2">
                  <c:v>1.2800450000000001</c:v>
                </c:pt>
                <c:pt idx="3">
                  <c:v>1.01252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94E-47ED-92EA-231EE6673D92}"/>
            </c:ext>
          </c:extLst>
        </c:ser>
        <c:ser>
          <c:idx val="2"/>
          <c:order val="2"/>
          <c:tx>
            <c:strRef>
              <c:f>'POB Fertility'!$D$4</c:f>
              <c:strCache>
                <c:ptCount val="1"/>
                <c:pt idx="0">
                  <c:v>Arrived before 15</c:v>
                </c:pt>
              </c:strCache>
            </c:strRef>
          </c:tx>
          <c:spPr>
            <a:solidFill>
              <a:schemeClr val="accent2">
                <a:lumMod val="40000"/>
                <a:lumOff val="60000"/>
              </a:schemeClr>
            </a:solidFill>
            <a:ln>
              <a:noFill/>
            </a:ln>
            <a:effectLst/>
          </c:spPr>
          <c:invertIfNegative val="0"/>
          <c:cat>
            <c:strRef>
              <c:f>'POB Fertility'!$A$5:$A$8</c:f>
              <c:strCache>
                <c:ptCount val="4"/>
                <c:pt idx="0">
                  <c:v>Other Europe</c:v>
                </c:pt>
                <c:pt idx="1">
                  <c:v>Africa, Middle East and North Africa</c:v>
                </c:pt>
                <c:pt idx="2">
                  <c:v>Asia</c:v>
                </c:pt>
                <c:pt idx="3">
                  <c:v>Latin America</c:v>
                </c:pt>
              </c:strCache>
            </c:strRef>
          </c:cat>
          <c:val>
            <c:numRef>
              <c:f>'POB Fertility'!$D$5:$D$8</c:f>
              <c:numCache>
                <c:formatCode>General</c:formatCode>
                <c:ptCount val="4"/>
                <c:pt idx="0">
                  <c:v>1.0686519999999999</c:v>
                </c:pt>
                <c:pt idx="1">
                  <c:v>1.4231640000000001</c:v>
                </c:pt>
                <c:pt idx="2">
                  <c:v>1.2206729999999999</c:v>
                </c:pt>
                <c:pt idx="3">
                  <c:v>1.38313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94E-47ED-92EA-231EE6673D9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328227792"/>
        <c:axId val="1328228208"/>
      </c:barChart>
      <c:catAx>
        <c:axId val="132822779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328228208"/>
        <c:crosses val="autoZero"/>
        <c:auto val="1"/>
        <c:lblAlgn val="ctr"/>
        <c:lblOffset val="100"/>
        <c:noMultiLvlLbl val="0"/>
      </c:catAx>
      <c:valAx>
        <c:axId val="13282282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Odds ratio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32822779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8.8238467233015996E-2"/>
          <c:y val="0.80970031731108238"/>
          <c:w val="0.4763828190115289"/>
          <c:h val="0.1604489364202609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1021015990022524"/>
          <c:y val="0.11347517730496454"/>
          <c:w val="0.85511686925659114"/>
          <c:h val="0.60127184899759867"/>
        </c:manualLayout>
      </c:layout>
      <c:barChart>
        <c:barDir val="col"/>
        <c:grouping val="stacked"/>
        <c:varyColors val="0"/>
        <c:ser>
          <c:idx val="0"/>
          <c:order val="0"/>
          <c:tx>
            <c:strRef>
              <c:f>'Immigrants by edu and pob'!$H$4</c:f>
              <c:strCache>
                <c:ptCount val="1"/>
                <c:pt idx="0">
                  <c:v>Less than high school</c:v>
                </c:pt>
              </c:strCache>
            </c:strRef>
          </c:tx>
          <c:spPr>
            <a:solidFill>
              <a:srgbClr val="C00000"/>
            </a:solidFill>
            <a:ln>
              <a:noFill/>
            </a:ln>
            <a:effectLst/>
          </c:spPr>
          <c:invertIfNegative val="0"/>
          <c:cat>
            <c:strRef>
              <c:f>'Immigrants by edu and pob'!$G$5:$G$12</c:f>
              <c:strCache>
                <c:ptCount val="8"/>
                <c:pt idx="0">
                  <c:v>North America
and Oceania</c:v>
                </c:pt>
                <c:pt idx="1">
                  <c:v>East Asia</c:v>
                </c:pt>
                <c:pt idx="2">
                  <c:v>Latin America</c:v>
                </c:pt>
                <c:pt idx="3">
                  <c:v>South and 
South-East Asia</c:v>
                </c:pt>
                <c:pt idx="4">
                  <c:v>Other Europe</c:v>
                </c:pt>
                <c:pt idx="5">
                  <c:v>West Asia</c:v>
                </c:pt>
                <c:pt idx="6">
                  <c:v>North Africa</c:v>
                </c:pt>
                <c:pt idx="7">
                  <c:v>Sub-saharan Africa</c:v>
                </c:pt>
              </c:strCache>
            </c:strRef>
          </c:cat>
          <c:val>
            <c:numRef>
              <c:f>'Immigrants by edu and pob'!$H$5:$H$12</c:f>
              <c:numCache>
                <c:formatCode>0%</c:formatCode>
                <c:ptCount val="8"/>
                <c:pt idx="0">
                  <c:v>0.27020014628271488</c:v>
                </c:pt>
                <c:pt idx="1">
                  <c:v>0.35465809372425516</c:v>
                </c:pt>
                <c:pt idx="2">
                  <c:v>0.36312718449555176</c:v>
                </c:pt>
                <c:pt idx="3">
                  <c:v>0.49931967103108171</c:v>
                </c:pt>
                <c:pt idx="4">
                  <c:v>0.38843064236156011</c:v>
                </c:pt>
                <c:pt idx="5">
                  <c:v>0.49925508767854759</c:v>
                </c:pt>
                <c:pt idx="6">
                  <c:v>0.56904778470073758</c:v>
                </c:pt>
                <c:pt idx="7">
                  <c:v>0.5936921967688699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F95-45BE-9271-E255B245C370}"/>
            </c:ext>
          </c:extLst>
        </c:ser>
        <c:ser>
          <c:idx val="1"/>
          <c:order val="1"/>
          <c:tx>
            <c:strRef>
              <c:f>'Immigrants by edu and pob'!$I$4</c:f>
              <c:strCache>
                <c:ptCount val="1"/>
                <c:pt idx="0">
                  <c:v>High school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'Immigrants by edu and pob'!$G$5:$G$12</c:f>
              <c:strCache>
                <c:ptCount val="8"/>
                <c:pt idx="0">
                  <c:v>North America
and Oceania</c:v>
                </c:pt>
                <c:pt idx="1">
                  <c:v>East Asia</c:v>
                </c:pt>
                <c:pt idx="2">
                  <c:v>Latin America</c:v>
                </c:pt>
                <c:pt idx="3">
                  <c:v>South and 
South-East Asia</c:v>
                </c:pt>
                <c:pt idx="4">
                  <c:v>Other Europe</c:v>
                </c:pt>
                <c:pt idx="5">
                  <c:v>West Asia</c:v>
                </c:pt>
                <c:pt idx="6">
                  <c:v>North Africa</c:v>
                </c:pt>
                <c:pt idx="7">
                  <c:v>Sub-saharan Africa</c:v>
                </c:pt>
              </c:strCache>
            </c:strRef>
          </c:cat>
          <c:val>
            <c:numRef>
              <c:f>'Immigrants by edu and pob'!$I$5:$I$12</c:f>
              <c:numCache>
                <c:formatCode>0%</c:formatCode>
                <c:ptCount val="8"/>
                <c:pt idx="0">
                  <c:v>0.15538902175504654</c:v>
                </c:pt>
                <c:pt idx="1">
                  <c:v>0.14898974919854796</c:v>
                </c:pt>
                <c:pt idx="2">
                  <c:v>0.26275404526332907</c:v>
                </c:pt>
                <c:pt idx="3">
                  <c:v>0.17391792370167258</c:v>
                </c:pt>
                <c:pt idx="4">
                  <c:v>0.28809657048319132</c:v>
                </c:pt>
                <c:pt idx="5">
                  <c:v>0.19551916149401896</c:v>
                </c:pt>
                <c:pt idx="6">
                  <c:v>0.21396658662205306</c:v>
                </c:pt>
                <c:pt idx="7">
                  <c:v>0.204142054445156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F95-45BE-9271-E255B245C370}"/>
            </c:ext>
          </c:extLst>
        </c:ser>
        <c:ser>
          <c:idx val="2"/>
          <c:order val="2"/>
          <c:tx>
            <c:strRef>
              <c:f>'Immigrants by edu and pob'!$J$4</c:f>
              <c:strCache>
                <c:ptCount val="1"/>
                <c:pt idx="0">
                  <c:v>Postsecondary</c:v>
                </c:pt>
              </c:strCache>
            </c:strRef>
          </c:tx>
          <c:spPr>
            <a:solidFill>
              <a:schemeClr val="accent5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'Immigrants by edu and pob'!$G$5:$G$12</c:f>
              <c:strCache>
                <c:ptCount val="8"/>
                <c:pt idx="0">
                  <c:v>North America
and Oceania</c:v>
                </c:pt>
                <c:pt idx="1">
                  <c:v>East Asia</c:v>
                </c:pt>
                <c:pt idx="2">
                  <c:v>Latin America</c:v>
                </c:pt>
                <c:pt idx="3">
                  <c:v>South and 
South-East Asia</c:v>
                </c:pt>
                <c:pt idx="4">
                  <c:v>Other Europe</c:v>
                </c:pt>
                <c:pt idx="5">
                  <c:v>West Asia</c:v>
                </c:pt>
                <c:pt idx="6">
                  <c:v>North Africa</c:v>
                </c:pt>
                <c:pt idx="7">
                  <c:v>Sub-saharan Africa</c:v>
                </c:pt>
              </c:strCache>
            </c:strRef>
          </c:cat>
          <c:val>
            <c:numRef>
              <c:f>'Immigrants by edu and pob'!$J$5:$J$12</c:f>
              <c:numCache>
                <c:formatCode>0%</c:formatCode>
                <c:ptCount val="8"/>
                <c:pt idx="0">
                  <c:v>0.57441083196223863</c:v>
                </c:pt>
                <c:pt idx="1">
                  <c:v>0.49635215707719682</c:v>
                </c:pt>
                <c:pt idx="2">
                  <c:v>0.37411877024111923</c:v>
                </c:pt>
                <c:pt idx="3">
                  <c:v>0.32676240526724565</c:v>
                </c:pt>
                <c:pt idx="4">
                  <c:v>0.32347278715524858</c:v>
                </c:pt>
                <c:pt idx="5">
                  <c:v>0.30522575082743336</c:v>
                </c:pt>
                <c:pt idx="6">
                  <c:v>0.21698562867720944</c:v>
                </c:pt>
                <c:pt idx="7">
                  <c:v>0.202165748785973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F95-45BE-9271-E255B245C37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580110320"/>
        <c:axId val="1580114064"/>
      </c:barChart>
      <c:catAx>
        <c:axId val="15801103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5400000" spcFirstLastPara="1" vertOverflow="ellipsis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580114064"/>
        <c:crosses val="autoZero"/>
        <c:auto val="1"/>
        <c:lblAlgn val="ctr"/>
        <c:lblOffset val="100"/>
        <c:noMultiLvlLbl val="0"/>
      </c:catAx>
      <c:valAx>
        <c:axId val="1580114064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58011032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Male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5.1639127823333214E-2"/>
          <c:y val="0.17171296296296296"/>
          <c:w val="0.92671265737182928"/>
          <c:h val="0.47946850393700785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dLbl>
              <c:idx val="10"/>
              <c:tx>
                <c:rich>
                  <a:bodyPr/>
                  <a:lstStyle/>
                  <a:p>
                    <a:r>
                      <a:rPr lang="en-US"/>
                      <a:t>x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showDataLabelsRange val="0"/>
                </c:ext>
                <c:ext xmlns:c16="http://schemas.microsoft.com/office/drawing/2014/chart" uri="{C3380CC4-5D6E-409C-BE32-E72D297353CC}">
                  <c16:uniqueId val="{00000000-60F3-4C7D-B630-DE0A7784A31B}"/>
                </c:ext>
              </c:extLst>
            </c:dLbl>
            <c:dLbl>
              <c:idx val="11"/>
              <c:tx>
                <c:rich>
                  <a:bodyPr/>
                  <a:lstStyle/>
                  <a:p>
                    <a:r>
                      <a:rPr lang="en-US"/>
                      <a:t>x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showDataLabelsRange val="0"/>
                </c:ext>
                <c:ext xmlns:c16="http://schemas.microsoft.com/office/drawing/2014/chart" uri="{C3380CC4-5D6E-409C-BE32-E72D297353CC}">
                  <c16:uniqueId val="{00000001-60F3-4C7D-B630-DE0A7784A31B}"/>
                </c:ext>
              </c:extLst>
            </c:dLbl>
            <c:dLbl>
              <c:idx val="14"/>
              <c:tx>
                <c:rich>
                  <a:bodyPr/>
                  <a:lstStyle/>
                  <a:p>
                    <a:r>
                      <a:rPr lang="en-US"/>
                      <a:t>x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showDataLabelsRange val="0"/>
                </c:ext>
                <c:ext xmlns:c16="http://schemas.microsoft.com/office/drawing/2014/chart" uri="{C3380CC4-5D6E-409C-BE32-E72D297353CC}">
                  <c16:uniqueId val="{00000002-60F3-4C7D-B630-DE0A7784A31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multiLvlStrRef>
              <c:f>'POB LFP'!$A$4:$C$18</c:f>
              <c:multiLvlStrCache>
                <c:ptCount val="15"/>
                <c:lvl>
                  <c:pt idx="0">
                    <c:v>0-4</c:v>
                  </c:pt>
                  <c:pt idx="1">
                    <c:v>5-9</c:v>
                  </c:pt>
                  <c:pt idx="2">
                    <c:v>10+</c:v>
                  </c:pt>
                  <c:pt idx="3">
                    <c:v>0-4</c:v>
                  </c:pt>
                  <c:pt idx="4">
                    <c:v>5-9</c:v>
                  </c:pt>
                  <c:pt idx="5">
                    <c:v>10+</c:v>
                  </c:pt>
                  <c:pt idx="6">
                    <c:v>0-4</c:v>
                  </c:pt>
                  <c:pt idx="7">
                    <c:v>5-9</c:v>
                  </c:pt>
                  <c:pt idx="8">
                    <c:v>10+</c:v>
                  </c:pt>
                  <c:pt idx="9">
                    <c:v>0-4</c:v>
                  </c:pt>
                  <c:pt idx="10">
                    <c:v>5-9</c:v>
                  </c:pt>
                  <c:pt idx="11">
                    <c:v>10+</c:v>
                  </c:pt>
                  <c:pt idx="12">
                    <c:v>0-4</c:v>
                  </c:pt>
                  <c:pt idx="13">
                    <c:v>5-9</c:v>
                  </c:pt>
                  <c:pt idx="14">
                    <c:v>10+</c:v>
                  </c:pt>
                </c:lvl>
                <c:lvl>
                  <c:pt idx="0">
                    <c:v>Born in another European country / North America / Oceania</c:v>
                  </c:pt>
                  <c:pt idx="3">
                    <c:v>Born in North Africa / Middle East</c:v>
                  </c:pt>
                  <c:pt idx="6">
                    <c:v>Born in Other Africa</c:v>
                  </c:pt>
                  <c:pt idx="9">
                    <c:v>Born in Latin America</c:v>
                  </c:pt>
                  <c:pt idx="12">
                    <c:v>Born in Other Asia</c:v>
                  </c:pt>
                </c:lvl>
              </c:multiLvlStrCache>
            </c:multiLvlStrRef>
          </c:cat>
          <c:val>
            <c:numRef>
              <c:f>'POB LFP'!$F$4:$F$18</c:f>
              <c:numCache>
                <c:formatCode>0.0</c:formatCode>
                <c:ptCount val="15"/>
                <c:pt idx="0">
                  <c:v>0.58042191514074237</c:v>
                </c:pt>
                <c:pt idx="1">
                  <c:v>0.76261649640506535</c:v>
                </c:pt>
                <c:pt idx="2">
                  <c:v>0.61569719676428514</c:v>
                </c:pt>
                <c:pt idx="3">
                  <c:v>0.15723716631362761</c:v>
                </c:pt>
                <c:pt idx="4">
                  <c:v>0.41811448349391933</c:v>
                </c:pt>
                <c:pt idx="5">
                  <c:v>0.55710586181217392</c:v>
                </c:pt>
                <c:pt idx="6">
                  <c:v>0.32758752752368953</c:v>
                </c:pt>
                <c:pt idx="7">
                  <c:v>0.55710586181217392</c:v>
                </c:pt>
                <c:pt idx="8">
                  <c:v>0.83694242348876813</c:v>
                </c:pt>
                <c:pt idx="9">
                  <c:v>0.40252422403363597</c:v>
                </c:pt>
                <c:pt idx="10">
                  <c:v>0.8361058993970355</c:v>
                </c:pt>
                <c:pt idx="11">
                  <c:v>0.95599748183309996</c:v>
                </c:pt>
                <c:pt idx="12">
                  <c:v>0.24709065139237801</c:v>
                </c:pt>
                <c:pt idx="13">
                  <c:v>0.68181289928599054</c:v>
                </c:pt>
                <c:pt idx="14">
                  <c:v>0.940823239776009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60F3-4C7D-B630-DE0A7784A31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6680847"/>
        <c:axId val="2014682239"/>
      </c:barChart>
      <c:catAx>
        <c:axId val="186680847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014682239"/>
        <c:crosses val="autoZero"/>
        <c:auto val="1"/>
        <c:lblAlgn val="ctr"/>
        <c:lblOffset val="100"/>
        <c:noMultiLvlLbl val="0"/>
      </c:catAx>
      <c:valAx>
        <c:axId val="2014682239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86680847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male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5.1639127823333214E-2"/>
          <c:y val="0.17171296296296296"/>
          <c:w val="0.92671265737182928"/>
          <c:h val="0.47946850393700785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multiLvlStrRef>
              <c:f>'POB LFP'!$A$4:$C$18</c:f>
              <c:multiLvlStrCache>
                <c:ptCount val="15"/>
                <c:lvl>
                  <c:pt idx="0">
                    <c:v>0-4</c:v>
                  </c:pt>
                  <c:pt idx="1">
                    <c:v>5-9</c:v>
                  </c:pt>
                  <c:pt idx="2">
                    <c:v>10+</c:v>
                  </c:pt>
                  <c:pt idx="3">
                    <c:v>0-4</c:v>
                  </c:pt>
                  <c:pt idx="4">
                    <c:v>5-9</c:v>
                  </c:pt>
                  <c:pt idx="5">
                    <c:v>10+</c:v>
                  </c:pt>
                  <c:pt idx="6">
                    <c:v>0-4</c:v>
                  </c:pt>
                  <c:pt idx="7">
                    <c:v>5-9</c:v>
                  </c:pt>
                  <c:pt idx="8">
                    <c:v>10+</c:v>
                  </c:pt>
                  <c:pt idx="9">
                    <c:v>0-4</c:v>
                  </c:pt>
                  <c:pt idx="10">
                    <c:v>5-9</c:v>
                  </c:pt>
                  <c:pt idx="11">
                    <c:v>10+</c:v>
                  </c:pt>
                  <c:pt idx="12">
                    <c:v>0-4</c:v>
                  </c:pt>
                  <c:pt idx="13">
                    <c:v>5-9</c:v>
                  </c:pt>
                  <c:pt idx="14">
                    <c:v>10+</c:v>
                  </c:pt>
                </c:lvl>
                <c:lvl>
                  <c:pt idx="0">
                    <c:v>Born in another European country / North America / Oceania</c:v>
                  </c:pt>
                  <c:pt idx="3">
                    <c:v>Born in North Africa / Middle East</c:v>
                  </c:pt>
                  <c:pt idx="6">
                    <c:v>Born in Other Africa</c:v>
                  </c:pt>
                  <c:pt idx="9">
                    <c:v>Born in Latin America</c:v>
                  </c:pt>
                  <c:pt idx="12">
                    <c:v>Born in Other Asia</c:v>
                  </c:pt>
                </c:lvl>
              </c:multiLvlStrCache>
            </c:multiLvlStrRef>
          </c:cat>
          <c:val>
            <c:numRef>
              <c:f>'POB LFP'!$G$4:$G$18</c:f>
              <c:numCache>
                <c:formatCode>0.0</c:formatCode>
                <c:ptCount val="15"/>
                <c:pt idx="0">
                  <c:v>0.21140067765351048</c:v>
                </c:pt>
                <c:pt idx="1">
                  <c:v>0.28139384705980952</c:v>
                </c:pt>
                <c:pt idx="2">
                  <c:v>0.37946231074621756</c:v>
                </c:pt>
                <c:pt idx="3">
                  <c:v>6.0446294644711462E-2</c:v>
                </c:pt>
                <c:pt idx="4">
                  <c:v>0.11214080609735771</c:v>
                </c:pt>
                <c:pt idx="5">
                  <c:v>0.23551044831306475</c:v>
                </c:pt>
                <c:pt idx="6">
                  <c:v>0.21958848653038082</c:v>
                </c:pt>
                <c:pt idx="7">
                  <c:v>0.34232318594378797</c:v>
                </c:pt>
                <c:pt idx="8">
                  <c:v>0.59750059461823746</c:v>
                </c:pt>
                <c:pt idx="9">
                  <c:v>0.24758532720608456</c:v>
                </c:pt>
                <c:pt idx="10">
                  <c:v>0.46255028667230141</c:v>
                </c:pt>
                <c:pt idx="11">
                  <c:v>0.66831209932356028</c:v>
                </c:pt>
                <c:pt idx="12">
                  <c:v>0.10624580014562934</c:v>
                </c:pt>
                <c:pt idx="13">
                  <c:v>0.18919065798198204</c:v>
                </c:pt>
                <c:pt idx="14">
                  <c:v>0.3616783492947233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580-4513-B304-E7948B74B20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86680847"/>
        <c:axId val="2014682239"/>
      </c:barChart>
      <c:catAx>
        <c:axId val="186680847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014682239"/>
        <c:crosses val="autoZero"/>
        <c:auto val="1"/>
        <c:lblAlgn val="ctr"/>
        <c:lblOffset val="100"/>
        <c:noMultiLvlLbl val="0"/>
      </c:catAx>
      <c:valAx>
        <c:axId val="2014682239"/>
        <c:scaling>
          <c:orientation val="minMax"/>
          <c:max val="1.2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86680847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</TotalTime>
  <Pages>8</Pages>
  <Words>1461</Words>
  <Characters>8329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OIS Guillaume</dc:creator>
  <cp:keywords/>
  <dc:description/>
  <cp:lastModifiedBy>Guillaume Marois</cp:lastModifiedBy>
  <cp:revision>17</cp:revision>
  <dcterms:created xsi:type="dcterms:W3CDTF">2022-10-14T12:34:00Z</dcterms:created>
  <dcterms:modified xsi:type="dcterms:W3CDTF">2023-11-28T1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rlScOYij"/&gt;&lt;style id="http://www.zotero.org/styles/chicago-author-date" locale="en-US" hasBibliography="1" bibliographyStyleHasBeenSet="1"/&gt;&lt;prefs&gt;&lt;pref name="fieldType" value="Field"/&gt;&lt;pref na</vt:lpwstr>
  </property>
  <property fmtid="{D5CDD505-2E9C-101B-9397-08002B2CF9AE}" pid="3" name="ZOTERO_PREF_2">
    <vt:lpwstr>me="automaticJournalAbbreviations" value="true"/&gt;&lt;/prefs&gt;&lt;/data&gt;</vt:lpwstr>
  </property>
</Properties>
</file>